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67669D" w14:textId="21EA0298" w:rsidR="006E4663" w:rsidRPr="00B32747" w:rsidDel="00E65366" w:rsidRDefault="006E4663" w:rsidP="006E4663">
      <w:pPr>
        <w:pageBreakBefore/>
        <w:spacing w:line="480" w:lineRule="auto"/>
        <w:rPr>
          <w:del w:id="0" w:author="Jason Sherwin" w:date="2014-12-22T15:34:00Z"/>
          <w:b/>
        </w:rPr>
      </w:pPr>
      <w:del w:id="1" w:author="Jason Sherwin" w:date="2014-12-22T15:34:00Z">
        <w:r w:rsidDel="00E65366">
          <w:rPr>
            <w:b/>
          </w:rPr>
          <w:delText>Supporting Information</w:delText>
        </w:r>
      </w:del>
    </w:p>
    <w:p w14:paraId="65D86402" w14:textId="29724B66" w:rsidR="006E4663" w:rsidDel="00E65366" w:rsidRDefault="006E4663" w:rsidP="006E4663">
      <w:pPr>
        <w:keepNext/>
        <w:spacing w:line="480" w:lineRule="auto"/>
        <w:rPr>
          <w:del w:id="2" w:author="Jason Sherwin" w:date="2014-12-22T15:34:00Z"/>
        </w:rPr>
      </w:pPr>
    </w:p>
    <w:p w14:paraId="39818BCD" w14:textId="758A506C" w:rsidR="006E4663" w:rsidDel="00E65366" w:rsidRDefault="006E4663" w:rsidP="006E4663">
      <w:pPr>
        <w:pStyle w:val="Caption"/>
        <w:spacing w:line="480" w:lineRule="auto"/>
        <w:rPr>
          <w:del w:id="3" w:author="Jason Sherwin" w:date="2014-12-22T15:34:00Z"/>
          <w:rFonts w:eastAsia="Times New Roman"/>
          <w:i/>
          <w:iCs/>
        </w:rPr>
      </w:pPr>
      <w:bookmarkStart w:id="4" w:name="_Ref212731927"/>
      <w:del w:id="5" w:author="Jason Sherwin" w:date="2014-12-22T15:34:00Z">
        <w:r w:rsidRPr="00B32747" w:rsidDel="00E65366">
          <w:rPr>
            <w:b w:val="0"/>
            <w:color w:val="auto"/>
            <w:sz w:val="24"/>
            <w:szCs w:val="24"/>
          </w:rPr>
          <w:delText xml:space="preserve">Figure </w:delText>
        </w:r>
        <w:r w:rsidR="00197EED" w:rsidDel="00E65366">
          <w:rPr>
            <w:b w:val="0"/>
            <w:color w:val="auto"/>
            <w:sz w:val="24"/>
            <w:szCs w:val="24"/>
          </w:rPr>
          <w:delText>S</w:delText>
        </w:r>
        <w:r w:rsidRPr="00B32747" w:rsidDel="00E65366">
          <w:rPr>
            <w:b w:val="0"/>
            <w:color w:val="auto"/>
            <w:sz w:val="24"/>
            <w:szCs w:val="24"/>
          </w:rPr>
          <w:fldChar w:fldCharType="begin"/>
        </w:r>
        <w:r w:rsidRPr="00B32747" w:rsidDel="00E65366">
          <w:rPr>
            <w:b w:val="0"/>
            <w:color w:val="auto"/>
            <w:sz w:val="24"/>
            <w:szCs w:val="24"/>
          </w:rPr>
          <w:delInstrText xml:space="preserve"> SEQ Figure \* ARABIC </w:delInstrText>
        </w:r>
        <w:r w:rsidRPr="00B32747" w:rsidDel="00E65366">
          <w:rPr>
            <w:b w:val="0"/>
            <w:color w:val="auto"/>
            <w:sz w:val="24"/>
            <w:szCs w:val="24"/>
          </w:rPr>
          <w:fldChar w:fldCharType="separate"/>
        </w:r>
        <w:r w:rsidDel="00E65366">
          <w:rPr>
            <w:b w:val="0"/>
            <w:noProof/>
            <w:color w:val="auto"/>
            <w:sz w:val="24"/>
            <w:szCs w:val="24"/>
          </w:rPr>
          <w:delText>1</w:delText>
        </w:r>
        <w:r w:rsidRPr="00B32747" w:rsidDel="00E65366">
          <w:rPr>
            <w:b w:val="0"/>
            <w:color w:val="auto"/>
            <w:sz w:val="24"/>
            <w:szCs w:val="24"/>
          </w:rPr>
          <w:fldChar w:fldCharType="end"/>
        </w:r>
        <w:bookmarkEnd w:id="4"/>
        <w:r w:rsidRPr="00743C67" w:rsidDel="00E65366">
          <w:rPr>
            <w:b w:val="0"/>
            <w:color w:val="auto"/>
            <w:sz w:val="24"/>
            <w:szCs w:val="24"/>
          </w:rPr>
          <w:delText xml:space="preserve">:  (Reproduced from </w:delText>
        </w:r>
        <w:r w:rsidDel="00E65366">
          <w:rPr>
            <w:b w:val="0"/>
            <w:color w:val="auto"/>
            <w:sz w:val="24"/>
            <w:szCs w:val="24"/>
          </w:rPr>
          <w:fldChar w:fldCharType="begin"/>
        </w:r>
        <w:r w:rsidDel="00E65366">
          <w:rPr>
            <w:b w:val="0"/>
            <w:color w:val="auto"/>
            <w:sz w:val="24"/>
            <w:szCs w:val="24"/>
          </w:rPr>
          <w:delInstrText xml:space="preserve"> ADDIN EN.CITE &lt;EndNote&gt;&lt;Cite&gt;&lt;Author&gt;Sherwin&lt;/Author&gt;&lt;Year&gt;2013&lt;/Year&gt;&lt;RecNum&gt;2385&lt;/RecNum&gt;&lt;DisplayText&gt;[7]&lt;/DisplayText&gt;&lt;record&gt;&lt;rec-number&gt;2385&lt;/rec-number&gt;&lt;foreign-keys&gt;&lt;key app="EN" db-id="50wxdpzd9vd5r7e9t5b595djrfpttrxw9avp" timestamp="1364502677"&gt;2385&lt;/key&gt;&lt;/foreign-keys&gt;&lt;ref-type name="Journal Article"&gt;17&lt;/ref-type&gt;&lt;contributors&gt;&lt;authors&gt;&lt;author&gt;Sherwin, J.&lt;/author&gt;&lt;author&gt;Gaston, J.&lt;/author&gt;&lt;/authors&gt;&lt;/contributors&gt;&lt;auth-address&gt;Department of Biomedical Engineering, Columbia University New York, NY, USA ; Human Research and Engineering Directorate, US Army Research Laboratory Aberdeen, MD, USA.&lt;/auth-address&gt;&lt;titles&gt;&lt;title&gt;Soldiers and marksmen under fire: monitoring performance with neural correlates of small arms fire localization&lt;/title&gt;&lt;secondary-title&gt;Front Hum Neurosci&lt;/secondary-title&gt;&lt;alt-title&gt;Frontiers in human neuroscience&lt;/alt-title&gt;&lt;/titles&gt;&lt;periodical&gt;&lt;full-title&gt;Front Hum Neurosci&lt;/full-title&gt;&lt;abbr-1&gt;Frontiers in human neuroscience&lt;/abbr-1&gt;&lt;/periodical&gt;&lt;alt-periodical&gt;&lt;full-title&gt;Front Hum Neurosci&lt;/full-title&gt;&lt;abbr-1&gt;Frontiers in human neuroscience&lt;/abbr-1&gt;&lt;/alt-periodical&gt;&lt;pages&gt;67&lt;/pages&gt;&lt;volume&gt;7&lt;/volume&gt;&lt;edition&gt;2013/03/20&lt;/edition&gt;&lt;dates&gt;&lt;year&gt;2013&lt;/year&gt;&lt;/dates&gt;&lt;isbn&gt;1662-5161 (Electronic)&amp;#xD;1662-5161 (Linking)&lt;/isbn&gt;&lt;accession-num&gt;23508091&lt;/accession-num&gt;&lt;urls&gt;&lt;related-urls&gt;&lt;url&gt;http://www.ncbi.nlm.nih.gov/pubmed/23508091&lt;/url&gt;&lt;/related-urls&gt;&lt;/urls&gt;&lt;custom2&gt;3600534&lt;/custom2&gt;&lt;electronic-resource-num&gt;10.3389/fnhum.2013.00067&lt;/electronic-resource-num&gt;&lt;language&gt;eng&lt;/language&gt;&lt;/record&gt;&lt;/Cite&gt;&lt;/EndNote&gt;</w:delInstrText>
        </w:r>
        <w:r w:rsidDel="00E65366">
          <w:rPr>
            <w:b w:val="0"/>
            <w:color w:val="auto"/>
            <w:sz w:val="24"/>
            <w:szCs w:val="24"/>
          </w:rPr>
          <w:fldChar w:fldCharType="separate"/>
        </w:r>
        <w:r w:rsidDel="00E65366">
          <w:rPr>
            <w:b w:val="0"/>
            <w:noProof/>
            <w:color w:val="auto"/>
            <w:sz w:val="24"/>
            <w:szCs w:val="24"/>
          </w:rPr>
          <w:delText>[</w:delText>
        </w:r>
        <w:r w:rsidR="00E65366" w:rsidDel="00E65366">
          <w:fldChar w:fldCharType="begin"/>
        </w:r>
        <w:r w:rsidR="00E65366" w:rsidDel="00E65366">
          <w:delInstrText xml:space="preserve"> HYPERLINK \l "_ENREF_7" \o "Sherwin, 2013 #2385" </w:delInstrText>
        </w:r>
        <w:r w:rsidR="00E65366" w:rsidDel="00E65366">
          <w:fldChar w:fldCharType="separate"/>
        </w:r>
        <w:r w:rsidDel="00E65366">
          <w:rPr>
            <w:b w:val="0"/>
            <w:noProof/>
            <w:color w:val="auto"/>
            <w:sz w:val="24"/>
            <w:szCs w:val="24"/>
          </w:rPr>
          <w:delText>7</w:delText>
        </w:r>
        <w:r w:rsidR="00E65366" w:rsidDel="00E65366">
          <w:rPr>
            <w:b w:val="0"/>
            <w:noProof/>
            <w:color w:val="auto"/>
            <w:sz w:val="24"/>
            <w:szCs w:val="24"/>
          </w:rPr>
          <w:fldChar w:fldCharType="end"/>
        </w:r>
        <w:r w:rsidDel="00E65366">
          <w:rPr>
            <w:b w:val="0"/>
            <w:noProof/>
            <w:color w:val="auto"/>
            <w:sz w:val="24"/>
            <w:szCs w:val="24"/>
          </w:rPr>
          <w:delText>]</w:delText>
        </w:r>
        <w:r w:rsidDel="00E65366">
          <w:rPr>
            <w:b w:val="0"/>
            <w:color w:val="auto"/>
            <w:sz w:val="24"/>
            <w:szCs w:val="24"/>
          </w:rPr>
          <w:fldChar w:fldCharType="end"/>
        </w:r>
        <w:r w:rsidRPr="00743C67" w:rsidDel="00E65366">
          <w:rPr>
            <w:b w:val="0"/>
            <w:color w:val="auto"/>
            <w:sz w:val="24"/>
            <w:szCs w:val="24"/>
          </w:rPr>
          <w:delText>)</w:delText>
        </w:r>
        <w:r w:rsidRPr="00B32747" w:rsidDel="00E65366">
          <w:rPr>
            <w:b w:val="0"/>
            <w:color w:val="auto"/>
            <w:sz w:val="24"/>
            <w:szCs w:val="24"/>
          </w:rPr>
          <w:delText xml:space="preserve"> </w:delText>
        </w:r>
        <w:r w:rsidRPr="00E57662" w:rsidDel="00E65366">
          <w:rPr>
            <w:b w:val="0"/>
            <w:color w:val="auto"/>
            <w:sz w:val="24"/>
            <w:szCs w:val="24"/>
          </w:rPr>
          <w:delText>Top (</w:delText>
        </w:r>
        <w:r w:rsidDel="00E65366">
          <w:rPr>
            <w:b w:val="0"/>
            <w:color w:val="auto"/>
            <w:sz w:val="24"/>
            <w:szCs w:val="24"/>
          </w:rPr>
          <w:delText>A</w:delText>
        </w:r>
        <w:r w:rsidRPr="00E57662" w:rsidDel="00E65366">
          <w:rPr>
            <w:b w:val="0"/>
            <w:color w:val="auto"/>
            <w:sz w:val="24"/>
            <w:szCs w:val="24"/>
          </w:rPr>
          <w:delText>): Waveform of a 3-round burst of fire for a M4 carb</w:delText>
        </w:r>
        <w:r w:rsidDel="00E65366">
          <w:rPr>
            <w:b w:val="0"/>
            <w:color w:val="auto"/>
            <w:sz w:val="24"/>
            <w:szCs w:val="24"/>
          </w:rPr>
          <w:delText>ine recorded in 16</w:delText>
        </w:r>
        <w:r w:rsidRPr="00E57662" w:rsidDel="00E65366">
          <w:rPr>
            <w:b w:val="0"/>
            <w:color w:val="auto"/>
            <w:sz w:val="24"/>
            <w:szCs w:val="24"/>
          </w:rPr>
          <w:delText>m front of the shooter directly along the target line (0</w:delText>
        </w:r>
        <w:r w:rsidDel="00E65366">
          <w:rPr>
            <w:b w:val="0"/>
            <w:color w:val="auto"/>
            <w:sz w:val="24"/>
            <w:szCs w:val="24"/>
          </w:rPr>
          <w:delText>°</w:delText>
        </w:r>
        <w:r w:rsidRPr="00E57662" w:rsidDel="00E65366">
          <w:rPr>
            <w:b w:val="0"/>
            <w:color w:val="auto"/>
            <w:sz w:val="24"/>
            <w:szCs w:val="24"/>
          </w:rPr>
          <w:delText xml:space="preserve"> incidence). The ballistic crack, ballistic crack reflection and muzzle blast are labeled. Bottom (</w:delText>
        </w:r>
        <w:r w:rsidDel="00E65366">
          <w:rPr>
            <w:b w:val="0"/>
            <w:color w:val="auto"/>
            <w:sz w:val="24"/>
            <w:szCs w:val="24"/>
          </w:rPr>
          <w:delText>B</w:delText>
        </w:r>
        <w:r w:rsidRPr="00E57662" w:rsidDel="00E65366">
          <w:rPr>
            <w:b w:val="0"/>
            <w:color w:val="auto"/>
            <w:sz w:val="24"/>
            <w:szCs w:val="24"/>
          </w:rPr>
          <w:delText>): Waveform of a 3-round burst of fi</w:delText>
        </w:r>
        <w:r w:rsidDel="00E65366">
          <w:rPr>
            <w:b w:val="0"/>
            <w:color w:val="auto"/>
            <w:sz w:val="24"/>
            <w:szCs w:val="24"/>
          </w:rPr>
          <w:delText>re for a M4 carbine recorded 16</w:delText>
        </w:r>
        <w:r w:rsidRPr="00E57662" w:rsidDel="00E65366">
          <w:rPr>
            <w:b w:val="0"/>
            <w:color w:val="auto"/>
            <w:sz w:val="24"/>
            <w:szCs w:val="24"/>
          </w:rPr>
          <w:delText>m perpendicular to the left</w:delText>
        </w:r>
        <w:r w:rsidDel="00E65366">
          <w:rPr>
            <w:b w:val="0"/>
            <w:color w:val="auto"/>
            <w:sz w:val="24"/>
            <w:szCs w:val="24"/>
          </w:rPr>
          <w:delText xml:space="preserve"> of the shooter target line (90°</w:delText>
        </w:r>
        <w:r w:rsidRPr="00E57662" w:rsidDel="00E65366">
          <w:rPr>
            <w:b w:val="0"/>
            <w:color w:val="auto"/>
            <w:sz w:val="24"/>
            <w:szCs w:val="24"/>
          </w:rPr>
          <w:delText>). The muzzle blast is labeled.</w:delText>
        </w:r>
        <w:r w:rsidRPr="00CA6D44" w:rsidDel="00E65366">
          <w:rPr>
            <w:rFonts w:eastAsia="Times New Roman"/>
            <w:i/>
            <w:iCs/>
          </w:rPr>
          <w:delText xml:space="preserve"> </w:delText>
        </w:r>
      </w:del>
    </w:p>
    <w:p w14:paraId="61687750" w14:textId="5D3B6163" w:rsidR="00847C3F" w:rsidDel="00E65366" w:rsidRDefault="00847C3F" w:rsidP="00B207BF">
      <w:pPr>
        <w:rPr>
          <w:del w:id="6" w:author="Jason Sherwin" w:date="2014-12-22T15:34:00Z"/>
        </w:rPr>
      </w:pPr>
      <w:del w:id="7" w:author="Jason Sherwin" w:date="2014-12-22T15:34:00Z">
        <w:r w:rsidDel="00E65366">
          <w:delText xml:space="preserve">Figure S2: Event-related spectral perturbation (ERSP) of differential activity due to target compared to standard stimuli. The difference between experts’ and novices’ mean differential activity are shown (experts – novices). </w:delText>
        </w:r>
      </w:del>
    </w:p>
    <w:p w14:paraId="589C4E6D" w14:textId="4A13EE14" w:rsidR="00847C3F" w:rsidRPr="00B207BF" w:rsidDel="00E65366" w:rsidRDefault="00847C3F" w:rsidP="00B207BF">
      <w:pPr>
        <w:rPr>
          <w:del w:id="8" w:author="Jason Sherwin" w:date="2014-12-22T15:34:00Z"/>
        </w:rPr>
      </w:pPr>
    </w:p>
    <w:p w14:paraId="39DD009A" w14:textId="7A116C55" w:rsidR="006E4663" w:rsidDel="00E65366" w:rsidRDefault="006E4663" w:rsidP="006E4663">
      <w:pPr>
        <w:pStyle w:val="Caption"/>
        <w:keepNext/>
        <w:spacing w:line="480" w:lineRule="auto"/>
        <w:rPr>
          <w:del w:id="9" w:author="Jason Sherwin" w:date="2014-12-22T15:34:00Z"/>
        </w:rPr>
      </w:pPr>
      <w:bookmarkStart w:id="10" w:name="_Ref262416240"/>
      <w:del w:id="11" w:author="Jason Sherwin" w:date="2014-12-22T15:34:00Z">
        <w:r w:rsidDel="00E65366">
          <w:delText xml:space="preserve">Table </w:delText>
        </w:r>
        <w:r w:rsidR="00197EED" w:rsidDel="00E65366">
          <w:delText>S</w:delText>
        </w:r>
        <w:r w:rsidR="00E65366" w:rsidDel="00E65366">
          <w:fldChar w:fldCharType="begin"/>
        </w:r>
        <w:r w:rsidR="00E65366" w:rsidDel="00E65366">
          <w:delInstrText xml:space="preserve"> SEQ Table \* ARABI</w:delInstrText>
        </w:r>
        <w:r w:rsidR="00E65366" w:rsidDel="00E65366">
          <w:delInstrText xml:space="preserve">C </w:delInstrText>
        </w:r>
        <w:r w:rsidR="00E65366" w:rsidDel="00E65366">
          <w:fldChar w:fldCharType="separate"/>
        </w:r>
        <w:r w:rsidDel="00E65366">
          <w:rPr>
            <w:noProof/>
          </w:rPr>
          <w:delText>1</w:delText>
        </w:r>
        <w:r w:rsidR="00E65366" w:rsidDel="00E65366">
          <w:rPr>
            <w:noProof/>
          </w:rPr>
          <w:fldChar w:fldCharType="end"/>
        </w:r>
        <w:bookmarkEnd w:id="10"/>
        <w:r w:rsidDel="00E65366">
          <w:delText xml:space="preserve">: sLORETA parameters used for source localization comparisons. All other parameters set to FALSE besides those shown here. </w:delText>
        </w:r>
      </w:del>
    </w:p>
    <w:tbl>
      <w:tblPr>
        <w:tblW w:w="10882" w:type="dxa"/>
        <w:tblInd w:w="93" w:type="dxa"/>
        <w:tblLook w:val="04A0" w:firstRow="1" w:lastRow="0" w:firstColumn="1" w:lastColumn="0" w:noHBand="0" w:noVBand="1"/>
      </w:tblPr>
      <w:tblGrid>
        <w:gridCol w:w="4598"/>
        <w:gridCol w:w="843"/>
        <w:gridCol w:w="4598"/>
        <w:gridCol w:w="843"/>
      </w:tblGrid>
      <w:tr w:rsidR="006E4663" w:rsidRPr="009B4FD5" w:rsidDel="00E65366" w14:paraId="527B3518" w14:textId="202BE175" w:rsidTr="0033315F">
        <w:trPr>
          <w:trHeight w:val="300"/>
          <w:del w:id="12" w:author="Jason Sherwin" w:date="2014-12-22T15:34:00Z"/>
        </w:trPr>
        <w:tc>
          <w:tcPr>
            <w:tcW w:w="54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CF892" w14:textId="0CA53A9B" w:rsidR="006E4663" w:rsidRPr="009B4FD5" w:rsidDel="00E65366" w:rsidRDefault="006E4663" w:rsidP="0033315F">
            <w:pPr>
              <w:rPr>
                <w:del w:id="13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bookmarkStart w:id="14" w:name="_Ref262381421"/>
            <w:del w:id="15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Within group sLORETA Parameters</w:delText>
              </w:r>
            </w:del>
          </w:p>
        </w:tc>
        <w:tc>
          <w:tcPr>
            <w:tcW w:w="544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8F711" w14:textId="7BDE7498" w:rsidR="006E4663" w:rsidRPr="009B4FD5" w:rsidDel="00E65366" w:rsidRDefault="006E4663" w:rsidP="0033315F">
            <w:pPr>
              <w:rPr>
                <w:del w:id="16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7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Between group sLORETA Parameters</w:delText>
              </w:r>
            </w:del>
          </w:p>
        </w:tc>
      </w:tr>
      <w:tr w:rsidR="006E4663" w:rsidRPr="009B4FD5" w:rsidDel="00E65366" w14:paraId="655E80B5" w14:textId="09F0FB6D" w:rsidTr="0033315F">
        <w:trPr>
          <w:trHeight w:val="320"/>
          <w:del w:id="18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0C577" w14:textId="7C23DCF3" w:rsidR="006E4663" w:rsidRPr="009B4FD5" w:rsidDel="00E65366" w:rsidRDefault="006E4663" w:rsidP="0033315F">
            <w:pPr>
              <w:rPr>
                <w:del w:id="19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0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Name 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447B7" w14:textId="6870B246" w:rsidR="006E4663" w:rsidRPr="009B4FD5" w:rsidDel="00E65366" w:rsidRDefault="006E4663" w:rsidP="0033315F">
            <w:pPr>
              <w:rPr>
                <w:del w:id="21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2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Value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FF704" w14:textId="6BCBE0F3" w:rsidR="006E4663" w:rsidRPr="009B4FD5" w:rsidDel="00E65366" w:rsidRDefault="006E4663" w:rsidP="0033315F">
            <w:pPr>
              <w:rPr>
                <w:del w:id="23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4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Name 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455DA" w14:textId="1955C19A" w:rsidR="006E4663" w:rsidRPr="009B4FD5" w:rsidDel="00E65366" w:rsidRDefault="006E4663" w:rsidP="0033315F">
            <w:pPr>
              <w:rPr>
                <w:del w:id="25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6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Value</w:delText>
              </w:r>
            </w:del>
          </w:p>
        </w:tc>
      </w:tr>
      <w:tr w:rsidR="006E4663" w:rsidRPr="009B4FD5" w:rsidDel="00E65366" w14:paraId="3D2FBD2E" w14:textId="693362F3" w:rsidTr="0033315F">
        <w:trPr>
          <w:trHeight w:val="320"/>
          <w:del w:id="27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C8AF9" w14:textId="43A09E1B" w:rsidR="006E4663" w:rsidRPr="009B4FD5" w:rsidDel="00E65366" w:rsidRDefault="006E4663" w:rsidP="0033315F">
            <w:pPr>
              <w:rPr>
                <w:del w:id="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No normalization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C6FE3" w14:textId="00488528" w:rsidR="006E4663" w:rsidRPr="009B4FD5" w:rsidDel="00E65366" w:rsidRDefault="006E4663" w:rsidP="0033315F">
            <w:pPr>
              <w:rPr>
                <w:del w:id="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D3401" w14:textId="06FCAC0C" w:rsidR="006E4663" w:rsidRPr="009B4FD5" w:rsidDel="00E65366" w:rsidRDefault="006E4663" w:rsidP="0033315F">
            <w:pPr>
              <w:rPr>
                <w:del w:id="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No normalization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0CA5A" w14:textId="73679E5E" w:rsidR="006E4663" w:rsidRPr="009B4FD5" w:rsidDel="00E65366" w:rsidRDefault="006E4663" w:rsidP="0033315F">
            <w:pPr>
              <w:rPr>
                <w:del w:id="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</w:tr>
      <w:tr w:rsidR="006E4663" w:rsidRPr="009B4FD5" w:rsidDel="00E65366" w14:paraId="3B3705ED" w14:textId="692325D2" w:rsidTr="0033315F">
        <w:trPr>
          <w:trHeight w:val="300"/>
          <w:del w:id="36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9696C" w14:textId="73F7689A" w:rsidR="006E4663" w:rsidRPr="009B4FD5" w:rsidDel="00E65366" w:rsidRDefault="006E4663" w:rsidP="0033315F">
            <w:pPr>
              <w:rPr>
                <w:del w:id="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Paired groups, test A=B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E3AAA" w14:textId="1BAD97E7" w:rsidR="006E4663" w:rsidRPr="009B4FD5" w:rsidDel="00E65366" w:rsidRDefault="006E4663" w:rsidP="0033315F">
            <w:pPr>
              <w:rPr>
                <w:del w:id="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D4AED" w14:textId="120CC2D8" w:rsidR="006E4663" w:rsidRPr="009B4FD5" w:rsidDel="00E65366" w:rsidRDefault="006E4663" w:rsidP="0033315F">
            <w:pPr>
              <w:rPr>
                <w:del w:id="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Independent groups, test A=B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01E4C" w14:textId="015D08B1" w:rsidR="006E4663" w:rsidRPr="009B4FD5" w:rsidDel="00E65366" w:rsidRDefault="006E4663" w:rsidP="0033315F">
            <w:pPr>
              <w:rPr>
                <w:del w:id="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</w:tr>
      <w:tr w:rsidR="006E4663" w:rsidRPr="009B4FD5" w:rsidDel="00E65366" w14:paraId="0B375857" w14:textId="64DC75C0" w:rsidTr="0033315F">
        <w:trPr>
          <w:trHeight w:val="300"/>
          <w:del w:id="45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B3767" w14:textId="2BAD5EAE" w:rsidR="006E4663" w:rsidRPr="009B4FD5" w:rsidDel="00E65366" w:rsidRDefault="006E4663" w:rsidP="0033315F">
            <w:pPr>
              <w:rPr>
                <w:del w:id="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No baseline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95040" w14:textId="2AFCAA5D" w:rsidR="006E4663" w:rsidRPr="009B4FD5" w:rsidDel="00E65366" w:rsidRDefault="006E4663" w:rsidP="0033315F">
            <w:pPr>
              <w:rPr>
                <w:del w:id="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854F5" w14:textId="0897447B" w:rsidR="006E4663" w:rsidRPr="009B4FD5" w:rsidDel="00E65366" w:rsidRDefault="006E4663" w:rsidP="0033315F">
            <w:pPr>
              <w:rPr>
                <w:del w:id="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No baseline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00D33" w14:textId="3BD13B4B" w:rsidR="006E4663" w:rsidRPr="009B4FD5" w:rsidDel="00E65366" w:rsidRDefault="006E4663" w:rsidP="0033315F">
            <w:pPr>
              <w:rPr>
                <w:del w:id="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</w:tr>
      <w:tr w:rsidR="006E4663" w:rsidRPr="009B4FD5" w:rsidDel="00E65366" w14:paraId="3BCA3DDD" w14:textId="0C0FCE24" w:rsidTr="0033315F">
        <w:trPr>
          <w:trHeight w:val="300"/>
          <w:del w:id="54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4A9EA" w14:textId="666BE5FB" w:rsidR="006E4663" w:rsidRPr="009B4FD5" w:rsidDel="00E65366" w:rsidRDefault="006E4663" w:rsidP="0033315F">
            <w:pPr>
              <w:rPr>
                <w:del w:id="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All tests for all TimeFrames/Frequencies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76B93" w14:textId="6B1C1A16" w:rsidR="006E4663" w:rsidRPr="009B4FD5" w:rsidDel="00E65366" w:rsidRDefault="006E4663" w:rsidP="0033315F">
            <w:pPr>
              <w:rPr>
                <w:del w:id="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699A7" w14:textId="175CAF01" w:rsidR="006E4663" w:rsidRPr="009B4FD5" w:rsidDel="00E65366" w:rsidRDefault="006E4663" w:rsidP="0033315F">
            <w:pPr>
              <w:rPr>
                <w:del w:id="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All tests for all TimeFrames/Frequencies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17ECC" w14:textId="2D14A522" w:rsidR="006E4663" w:rsidRPr="009B4FD5" w:rsidDel="00E65366" w:rsidRDefault="006E4663" w:rsidP="0033315F">
            <w:pPr>
              <w:rPr>
                <w:del w:id="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</w:tr>
      <w:tr w:rsidR="006E4663" w:rsidRPr="009B4FD5" w:rsidDel="00E65366" w14:paraId="51E83518" w14:textId="7DC32CEA" w:rsidTr="0033315F">
        <w:trPr>
          <w:trHeight w:val="300"/>
          <w:del w:id="63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41463" w14:textId="744DE011" w:rsidR="006E4663" w:rsidRPr="009B4FD5" w:rsidDel="00E65366" w:rsidRDefault="006E4663" w:rsidP="0033315F">
            <w:pPr>
              <w:rPr>
                <w:del w:id="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-statistic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EF049" w14:textId="2DC91A17" w:rsidR="006E4663" w:rsidRPr="009B4FD5" w:rsidDel="00E65366" w:rsidRDefault="006E4663" w:rsidP="0033315F">
            <w:pPr>
              <w:rPr>
                <w:del w:id="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4DD97" w14:textId="2AEC8685" w:rsidR="006E4663" w:rsidRPr="009B4FD5" w:rsidDel="00E65366" w:rsidRDefault="006E4663" w:rsidP="0033315F">
            <w:pPr>
              <w:rPr>
                <w:del w:id="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Log of ratio of averages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59EC1" w14:textId="1F6B986C" w:rsidR="006E4663" w:rsidRPr="009B4FD5" w:rsidDel="00E65366" w:rsidRDefault="006E4663" w:rsidP="0033315F">
            <w:pPr>
              <w:rPr>
                <w:del w:id="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</w:tr>
      <w:tr w:rsidR="006E4663" w:rsidRPr="009B4FD5" w:rsidDel="00E65366" w14:paraId="0627B87C" w14:textId="774333FD" w:rsidTr="0033315F">
        <w:trPr>
          <w:trHeight w:val="300"/>
          <w:del w:id="72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9B189" w14:textId="475D6747" w:rsidR="006E4663" w:rsidRPr="009B4FD5" w:rsidDel="00E65366" w:rsidRDefault="006E4663" w:rsidP="0033315F">
            <w:pPr>
              <w:rPr>
                <w:del w:id="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Perform randomization SnPM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CAA1D" w14:textId="470F2FD7" w:rsidR="006E4663" w:rsidRPr="009B4FD5" w:rsidDel="00E65366" w:rsidRDefault="006E4663" w:rsidP="0033315F">
            <w:pPr>
              <w:rPr>
                <w:del w:id="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6F01B" w14:textId="3D75C0EC" w:rsidR="006E4663" w:rsidRPr="009B4FD5" w:rsidDel="00E65366" w:rsidRDefault="006E4663" w:rsidP="0033315F">
            <w:pPr>
              <w:rPr>
                <w:del w:id="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Perform randomization SnPM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5FFEB" w14:textId="12D101EA" w:rsidR="006E4663" w:rsidRPr="009B4FD5" w:rsidDel="00E65366" w:rsidRDefault="006E4663" w:rsidP="0033315F">
            <w:pPr>
              <w:rPr>
                <w:del w:id="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TRUE</w:delText>
              </w:r>
            </w:del>
          </w:p>
        </w:tc>
      </w:tr>
      <w:tr w:rsidR="006E4663" w:rsidRPr="009B4FD5" w:rsidDel="00E65366" w14:paraId="09EE58AB" w14:textId="533D4492" w:rsidTr="0033315F">
        <w:trPr>
          <w:trHeight w:val="300"/>
          <w:del w:id="81" w:author="Jason Sherwin" w:date="2014-12-22T15:34:00Z"/>
        </w:trPr>
        <w:tc>
          <w:tcPr>
            <w:tcW w:w="45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D25EB" w14:textId="56B68E4D" w:rsidR="006E4663" w:rsidRPr="009B4FD5" w:rsidDel="00E65366" w:rsidRDefault="006E4663" w:rsidP="0033315F">
            <w:pPr>
              <w:rPr>
                <w:del w:id="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Number of randomizations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47D0B" w14:textId="6191BEF7" w:rsidR="006E4663" w:rsidRPr="009B4FD5" w:rsidDel="00E65366" w:rsidRDefault="006E4663" w:rsidP="0033315F">
            <w:pPr>
              <w:rPr>
                <w:del w:id="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00</w:delText>
              </w:r>
            </w:del>
          </w:p>
        </w:tc>
        <w:tc>
          <w:tcPr>
            <w:tcW w:w="45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DCC36" w14:textId="59A84AE0" w:rsidR="006E4663" w:rsidRPr="009B4FD5" w:rsidDel="00E65366" w:rsidRDefault="006E4663" w:rsidP="0033315F">
            <w:pPr>
              <w:rPr>
                <w:del w:id="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Number of randomizations</w:delText>
              </w:r>
            </w:del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01CD1" w14:textId="3855EBA1" w:rsidR="006E4663" w:rsidRPr="009B4FD5" w:rsidDel="00E65366" w:rsidRDefault="006E4663" w:rsidP="0033315F">
            <w:pPr>
              <w:rPr>
                <w:del w:id="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00</w:delText>
              </w:r>
            </w:del>
          </w:p>
        </w:tc>
      </w:tr>
    </w:tbl>
    <w:p w14:paraId="17CC4A53" w14:textId="62D2D213" w:rsidR="006E4663" w:rsidRPr="001869D0" w:rsidDel="00E65366" w:rsidRDefault="006E4663" w:rsidP="006E4663">
      <w:pPr>
        <w:pStyle w:val="Caption"/>
        <w:keepNext/>
        <w:spacing w:line="480" w:lineRule="auto"/>
        <w:rPr>
          <w:del w:id="90" w:author="Jason Sherwin" w:date="2014-12-22T15:34:00Z"/>
          <w:b w:val="0"/>
          <w:bCs w:val="0"/>
          <w:color w:val="auto"/>
          <w:sz w:val="24"/>
          <w:szCs w:val="24"/>
        </w:rPr>
      </w:pPr>
      <w:del w:id="91" w:author="Jason Sherwin" w:date="2014-12-22T15:34:00Z">
        <w:r w:rsidRPr="001869D0" w:rsidDel="00E65366">
          <w:rPr>
            <w:b w:val="0"/>
            <w:bCs w:val="0"/>
            <w:color w:val="auto"/>
            <w:sz w:val="24"/>
            <w:szCs w:val="24"/>
          </w:rPr>
          <w:delText>Left half of table shows parameters used to compare source distributions of TC and SC trials (paired t-tests within groups). Right half of table shows parameters used to compare source distributions of SC trials across groups (independent groups t-test).</w:delText>
        </w:r>
      </w:del>
    </w:p>
    <w:p w14:paraId="134C2075" w14:textId="3392953B" w:rsidR="006E4663" w:rsidDel="00E65366" w:rsidRDefault="006E4663" w:rsidP="006E4663">
      <w:pPr>
        <w:pStyle w:val="Caption"/>
        <w:keepNext/>
        <w:spacing w:line="480" w:lineRule="auto"/>
        <w:rPr>
          <w:del w:id="92" w:author="Jason Sherwin" w:date="2014-12-22T15:34:00Z"/>
        </w:rPr>
      </w:pPr>
      <w:bookmarkStart w:id="93" w:name="_Ref262416302"/>
      <w:del w:id="94" w:author="Jason Sherwin" w:date="2014-12-22T15:34:00Z">
        <w:r w:rsidDel="00E65366">
          <w:delText xml:space="preserve">Table </w:delText>
        </w:r>
        <w:r w:rsidR="00197EED" w:rsidDel="00E65366">
          <w:delText>S</w:delText>
        </w:r>
        <w:r w:rsidR="00E65366" w:rsidDel="00E65366">
          <w:fldChar w:fldCharType="begin"/>
        </w:r>
        <w:r w:rsidR="00E65366" w:rsidDel="00E65366">
          <w:delInstrText xml:space="preserve"> SEQ Table \* ARABIC </w:delInstrText>
        </w:r>
        <w:r w:rsidR="00E65366" w:rsidDel="00E65366">
          <w:fldChar w:fldCharType="separate"/>
        </w:r>
        <w:r w:rsidDel="00E65366">
          <w:rPr>
            <w:noProof/>
          </w:rPr>
          <w:delText>2</w:delText>
        </w:r>
        <w:r w:rsidR="00E65366" w:rsidDel="00E65366">
          <w:rPr>
            <w:noProof/>
          </w:rPr>
          <w:fldChar w:fldCharType="end"/>
        </w:r>
        <w:bookmarkEnd w:id="14"/>
        <w:bookmarkEnd w:id="93"/>
        <w:r w:rsidDel="00E65366">
          <w:delText xml:space="preserve">: Experts’ MNI coordinates in mm and cortical structures showing greater neuronal source activity for TC trials than SC trials. </w:delText>
        </w:r>
      </w:del>
    </w:p>
    <w:tbl>
      <w:tblPr>
        <w:tblW w:w="14623" w:type="dxa"/>
        <w:tblInd w:w="93" w:type="dxa"/>
        <w:tblLook w:val="04A0" w:firstRow="1" w:lastRow="0" w:firstColumn="1" w:lastColumn="0" w:noHBand="0" w:noVBand="1"/>
      </w:tblPr>
      <w:tblGrid>
        <w:gridCol w:w="1043"/>
        <w:gridCol w:w="1043"/>
        <w:gridCol w:w="1030"/>
        <w:gridCol w:w="1640"/>
        <w:gridCol w:w="2467"/>
        <w:gridCol w:w="1066"/>
        <w:gridCol w:w="1066"/>
        <w:gridCol w:w="1051"/>
        <w:gridCol w:w="1678"/>
        <w:gridCol w:w="2539"/>
      </w:tblGrid>
      <w:tr w:rsidR="006E4663" w:rsidRPr="009B4FD5" w:rsidDel="00E65366" w14:paraId="677A4855" w14:textId="296F0E6C" w:rsidTr="0033315F">
        <w:trPr>
          <w:trHeight w:val="300"/>
          <w:del w:id="95" w:author="Jason Sherwin" w:date="2014-12-22T15:34:00Z"/>
        </w:trPr>
        <w:tc>
          <w:tcPr>
            <w:tcW w:w="722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5D4DC" w14:textId="08291DB4" w:rsidR="006E4663" w:rsidRPr="009B4FD5" w:rsidDel="00E65366" w:rsidRDefault="006E4663" w:rsidP="0033315F">
            <w:pPr>
              <w:rPr>
                <w:del w:id="96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97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Response-Locked</w:delText>
              </w:r>
            </w:del>
          </w:p>
        </w:tc>
        <w:tc>
          <w:tcPr>
            <w:tcW w:w="74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3EA25" w14:textId="440C5D96" w:rsidR="006E4663" w:rsidRPr="009B4FD5" w:rsidDel="00E65366" w:rsidRDefault="006E4663" w:rsidP="0033315F">
            <w:pPr>
              <w:rPr>
                <w:del w:id="98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99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Stimulus-Locked</w:delText>
              </w:r>
            </w:del>
          </w:p>
        </w:tc>
      </w:tr>
      <w:tr w:rsidR="006E4663" w:rsidRPr="009B4FD5" w:rsidDel="00E65366" w14:paraId="1A270209" w14:textId="7975A4C6" w:rsidTr="0033315F">
        <w:trPr>
          <w:trHeight w:val="320"/>
          <w:del w:id="10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5DC3D" w14:textId="3969055F" w:rsidR="006E4663" w:rsidRPr="009B4FD5" w:rsidDel="00E65366" w:rsidRDefault="006E4663" w:rsidP="0033315F">
            <w:pPr>
              <w:rPr>
                <w:del w:id="101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02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X(MNI)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EF791" w14:textId="4EF109A9" w:rsidR="006E4663" w:rsidRPr="009B4FD5" w:rsidDel="00E65366" w:rsidRDefault="006E4663" w:rsidP="0033315F">
            <w:pPr>
              <w:rPr>
                <w:del w:id="103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04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Y(MNI)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C1C44" w14:textId="4B8996CF" w:rsidR="006E4663" w:rsidRPr="009B4FD5" w:rsidDel="00E65366" w:rsidRDefault="006E4663" w:rsidP="0033315F">
            <w:pPr>
              <w:rPr>
                <w:del w:id="105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06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Z(MNI)</w:delText>
              </w:r>
            </w:del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52515" w14:textId="4B024D1D" w:rsidR="006E4663" w:rsidRPr="009B4FD5" w:rsidDel="00E65366" w:rsidRDefault="006E4663" w:rsidP="0033315F">
            <w:pPr>
              <w:rPr>
                <w:del w:id="107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08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Voxel t-value  </w:delText>
              </w:r>
            </w:del>
          </w:p>
        </w:tc>
        <w:tc>
          <w:tcPr>
            <w:tcW w:w="24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C994E" w14:textId="089BD17B" w:rsidR="006E4663" w:rsidRPr="009B4FD5" w:rsidDel="00E65366" w:rsidRDefault="006E4663" w:rsidP="0033315F">
            <w:pPr>
              <w:rPr>
                <w:del w:id="109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10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Structure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216C9" w14:textId="509F17B8" w:rsidR="006E4663" w:rsidRPr="009B4FD5" w:rsidDel="00E65366" w:rsidRDefault="006E4663" w:rsidP="0033315F">
            <w:pPr>
              <w:rPr>
                <w:del w:id="111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12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X(MNI)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0E180" w14:textId="63B3CB61" w:rsidR="006E4663" w:rsidRPr="009B4FD5" w:rsidDel="00E65366" w:rsidRDefault="006E4663" w:rsidP="0033315F">
            <w:pPr>
              <w:rPr>
                <w:del w:id="113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14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Y(MNI)</w:delText>
              </w:r>
            </w:del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7EC74" w14:textId="044A420F" w:rsidR="006E4663" w:rsidRPr="009B4FD5" w:rsidDel="00E65366" w:rsidRDefault="006E4663" w:rsidP="0033315F">
            <w:pPr>
              <w:rPr>
                <w:del w:id="115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16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Z(MNI)</w:delText>
              </w:r>
            </w:del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6E8D8" w14:textId="14C34698" w:rsidR="006E4663" w:rsidRPr="009B4FD5" w:rsidDel="00E65366" w:rsidRDefault="006E4663" w:rsidP="0033315F">
            <w:pPr>
              <w:rPr>
                <w:del w:id="117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18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Voxel t-value  </w:delText>
              </w:r>
            </w:del>
          </w:p>
        </w:tc>
        <w:tc>
          <w:tcPr>
            <w:tcW w:w="2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F83FA" w14:textId="6EC79395" w:rsidR="006E4663" w:rsidRPr="009B4FD5" w:rsidDel="00E65366" w:rsidRDefault="006E4663" w:rsidP="0033315F">
            <w:pPr>
              <w:rPr>
                <w:del w:id="119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20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Structure</w:delText>
              </w:r>
            </w:del>
          </w:p>
        </w:tc>
      </w:tr>
      <w:tr w:rsidR="006E4663" w:rsidRPr="009B4FD5" w:rsidDel="00E65366" w14:paraId="55FB1974" w14:textId="6D8321DE" w:rsidTr="0033315F">
        <w:trPr>
          <w:trHeight w:val="320"/>
          <w:del w:id="12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5E28B" w14:textId="6338A256" w:rsidR="006E4663" w:rsidRPr="009B4FD5" w:rsidDel="00E65366" w:rsidRDefault="006E4663" w:rsidP="0033315F">
            <w:pPr>
              <w:rPr>
                <w:del w:id="1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0CF14" w14:textId="5EB34252" w:rsidR="006E4663" w:rsidRPr="009B4FD5" w:rsidDel="00E65366" w:rsidRDefault="006E4663" w:rsidP="0033315F">
            <w:pPr>
              <w:rPr>
                <w:del w:id="1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51147" w14:textId="1FB7D23D" w:rsidR="006E4663" w:rsidRPr="009B4FD5" w:rsidDel="00E65366" w:rsidRDefault="006E4663" w:rsidP="0033315F">
            <w:pPr>
              <w:rPr>
                <w:del w:id="1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4908E" w14:textId="7EAC35BB" w:rsidR="006E4663" w:rsidRPr="009B4FD5" w:rsidDel="00E65366" w:rsidRDefault="006E4663" w:rsidP="0033315F">
            <w:pPr>
              <w:rPr>
                <w:del w:id="1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.924</w:delText>
              </w:r>
            </w:del>
          </w:p>
        </w:tc>
        <w:tc>
          <w:tcPr>
            <w:tcW w:w="24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A8788" w14:textId="34EBA79A" w:rsidR="006E4663" w:rsidRPr="009B4FD5" w:rsidDel="00E65366" w:rsidRDefault="006E4663" w:rsidP="0033315F">
            <w:pPr>
              <w:rPr>
                <w:del w:id="1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edial Frontal Gyrus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E2E1F" w14:textId="6A24E64E" w:rsidR="006E4663" w:rsidRPr="009B4FD5" w:rsidDel="00E65366" w:rsidRDefault="006E4663" w:rsidP="0033315F">
            <w:pPr>
              <w:rPr>
                <w:del w:id="1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C1A34" w14:textId="49A18118" w:rsidR="006E4663" w:rsidRPr="009B4FD5" w:rsidDel="00E65366" w:rsidRDefault="006E4663" w:rsidP="0033315F">
            <w:pPr>
              <w:rPr>
                <w:del w:id="1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6068C" w14:textId="2A162983" w:rsidR="006E4663" w:rsidRPr="009B4FD5" w:rsidDel="00E65366" w:rsidRDefault="006E4663" w:rsidP="0033315F">
            <w:pPr>
              <w:rPr>
                <w:del w:id="1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5F18B" w14:textId="46DA0D81" w:rsidR="006E4663" w:rsidRPr="009B4FD5" w:rsidDel="00E65366" w:rsidRDefault="006E4663" w:rsidP="0033315F">
            <w:pPr>
              <w:rPr>
                <w:del w:id="1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71</w:delText>
              </w:r>
            </w:del>
          </w:p>
        </w:tc>
        <w:tc>
          <w:tcPr>
            <w:tcW w:w="2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01C51" w14:textId="0BCA5DF4" w:rsidR="006E4663" w:rsidRPr="009B4FD5" w:rsidDel="00E65366" w:rsidRDefault="006E4663" w:rsidP="0033315F">
            <w:pPr>
              <w:rPr>
                <w:del w:id="1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</w:tr>
      <w:tr w:rsidR="006E4663" w:rsidRPr="009B4FD5" w:rsidDel="00E65366" w14:paraId="14A7556A" w14:textId="05AA598D" w:rsidTr="0033315F">
        <w:trPr>
          <w:trHeight w:val="300"/>
          <w:del w:id="142" w:author="Jason Sherwin" w:date="2014-12-22T15:34:00Z"/>
        </w:trPr>
        <w:tc>
          <w:tcPr>
            <w:tcW w:w="7223" w:type="dxa"/>
            <w:gridSpan w:val="5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D0C62AA" w14:textId="43FB9338" w:rsidR="006E4663" w:rsidRPr="009B4FD5" w:rsidDel="00E65366" w:rsidRDefault="006E4663" w:rsidP="0033315F">
            <w:pPr>
              <w:rPr>
                <w:del w:id="1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 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1E055" w14:textId="5FA8894A" w:rsidR="006E4663" w:rsidRPr="009B4FD5" w:rsidDel="00E65366" w:rsidRDefault="006E4663" w:rsidP="0033315F">
            <w:pPr>
              <w:rPr>
                <w:del w:id="1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80F25" w14:textId="44F27254" w:rsidR="006E4663" w:rsidRPr="009B4FD5" w:rsidDel="00E65366" w:rsidRDefault="006E4663" w:rsidP="0033315F">
            <w:pPr>
              <w:rPr>
                <w:del w:id="1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9D86F" w14:textId="698EBA71" w:rsidR="006E4663" w:rsidRPr="009B4FD5" w:rsidDel="00E65366" w:rsidRDefault="006E4663" w:rsidP="0033315F">
            <w:pPr>
              <w:rPr>
                <w:del w:id="1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0D393" w14:textId="6B935AA3" w:rsidR="006E4663" w:rsidRPr="009B4FD5" w:rsidDel="00E65366" w:rsidRDefault="006E4663" w:rsidP="0033315F">
            <w:pPr>
              <w:rPr>
                <w:del w:id="1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1</w:delText>
              </w:r>
            </w:del>
          </w:p>
        </w:tc>
        <w:tc>
          <w:tcPr>
            <w:tcW w:w="2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15930" w14:textId="6B85C383" w:rsidR="006E4663" w:rsidRPr="009B4FD5" w:rsidDel="00E65366" w:rsidRDefault="006E4663" w:rsidP="0033315F">
            <w:pPr>
              <w:rPr>
                <w:del w:id="1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Frontal Gyrus</w:delText>
              </w:r>
            </w:del>
          </w:p>
        </w:tc>
      </w:tr>
      <w:tr w:rsidR="006E4663" w:rsidRPr="009B4FD5" w:rsidDel="00E65366" w14:paraId="31000A62" w14:textId="22532BCA" w:rsidTr="0033315F">
        <w:trPr>
          <w:trHeight w:val="300"/>
          <w:del w:id="155" w:author="Jason Sherwin" w:date="2014-12-22T15:34:00Z"/>
        </w:trPr>
        <w:tc>
          <w:tcPr>
            <w:tcW w:w="7223" w:type="dxa"/>
            <w:gridSpan w:val="5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2848837" w14:textId="733A2B7E" w:rsidR="006E4663" w:rsidRPr="009B4FD5" w:rsidDel="00E65366" w:rsidRDefault="006E4663" w:rsidP="0033315F">
            <w:pPr>
              <w:rPr>
                <w:del w:id="1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A9579" w14:textId="316F5EF2" w:rsidR="006E4663" w:rsidRPr="009B4FD5" w:rsidDel="00E65366" w:rsidRDefault="006E4663" w:rsidP="0033315F">
            <w:pPr>
              <w:rPr>
                <w:del w:id="1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52796" w14:textId="6D186378" w:rsidR="006E4663" w:rsidRPr="009B4FD5" w:rsidDel="00E65366" w:rsidRDefault="006E4663" w:rsidP="0033315F">
            <w:pPr>
              <w:rPr>
                <w:del w:id="1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C7D28" w14:textId="13953D2D" w:rsidR="006E4663" w:rsidRPr="009B4FD5" w:rsidDel="00E65366" w:rsidRDefault="006E4663" w:rsidP="0033315F">
            <w:pPr>
              <w:rPr>
                <w:del w:id="1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A554D" w14:textId="63E81174" w:rsidR="006E4663" w:rsidRPr="009B4FD5" w:rsidDel="00E65366" w:rsidRDefault="006E4663" w:rsidP="0033315F">
            <w:pPr>
              <w:rPr>
                <w:del w:id="1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90</w:delText>
              </w:r>
            </w:del>
          </w:p>
        </w:tc>
        <w:tc>
          <w:tcPr>
            <w:tcW w:w="2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748C9" w14:textId="69E571FF" w:rsidR="006E4663" w:rsidRPr="009B4FD5" w:rsidDel="00E65366" w:rsidRDefault="006E4663" w:rsidP="0033315F">
            <w:pPr>
              <w:rPr>
                <w:del w:id="1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Frontal Gyrus</w:delText>
              </w:r>
            </w:del>
          </w:p>
        </w:tc>
      </w:tr>
      <w:tr w:rsidR="006E4663" w:rsidRPr="009B4FD5" w:rsidDel="00E65366" w14:paraId="0AFE886A" w14:textId="5968FE32" w:rsidTr="0033315F">
        <w:trPr>
          <w:trHeight w:val="300"/>
          <w:del w:id="167" w:author="Jason Sherwin" w:date="2014-12-22T15:34:00Z"/>
        </w:trPr>
        <w:tc>
          <w:tcPr>
            <w:tcW w:w="7223" w:type="dxa"/>
            <w:gridSpan w:val="5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99B1064" w14:textId="6BC3AA4A" w:rsidR="006E4663" w:rsidRPr="009B4FD5" w:rsidDel="00E65366" w:rsidRDefault="006E4663" w:rsidP="0033315F">
            <w:pPr>
              <w:rPr>
                <w:del w:id="1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0AE68" w14:textId="6A51F5B6" w:rsidR="006E4663" w:rsidRPr="009B4FD5" w:rsidDel="00E65366" w:rsidRDefault="006E4663" w:rsidP="0033315F">
            <w:pPr>
              <w:rPr>
                <w:del w:id="1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FC311" w14:textId="352BC215" w:rsidR="006E4663" w:rsidRPr="009B4FD5" w:rsidDel="00E65366" w:rsidRDefault="006E4663" w:rsidP="0033315F">
            <w:pPr>
              <w:rPr>
                <w:del w:id="1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B439D" w14:textId="188C42BB" w:rsidR="006E4663" w:rsidRPr="009B4FD5" w:rsidDel="00E65366" w:rsidRDefault="006E4663" w:rsidP="0033315F">
            <w:pPr>
              <w:rPr>
                <w:del w:id="1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D88D2" w14:textId="14EFB80D" w:rsidR="006E4663" w:rsidRPr="009B4FD5" w:rsidDel="00E65366" w:rsidRDefault="006E4663" w:rsidP="0033315F">
            <w:pPr>
              <w:rPr>
                <w:del w:id="1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56</w:delText>
              </w:r>
            </w:del>
          </w:p>
        </w:tc>
        <w:tc>
          <w:tcPr>
            <w:tcW w:w="2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6AF44" w14:textId="52F9EF95" w:rsidR="006E4663" w:rsidRPr="009B4FD5" w:rsidDel="00E65366" w:rsidRDefault="006E4663" w:rsidP="0033315F">
            <w:pPr>
              <w:rPr>
                <w:del w:id="1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</w:tr>
      <w:tr w:rsidR="006E4663" w:rsidRPr="009B4FD5" w:rsidDel="00E65366" w14:paraId="2CAC827F" w14:textId="3D45596E" w:rsidTr="0033315F">
        <w:trPr>
          <w:trHeight w:val="300"/>
          <w:del w:id="179" w:author="Jason Sherwin" w:date="2014-12-22T15:34:00Z"/>
        </w:trPr>
        <w:tc>
          <w:tcPr>
            <w:tcW w:w="7223" w:type="dxa"/>
            <w:gridSpan w:val="5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1C413A3" w14:textId="2BECA08D" w:rsidR="006E4663" w:rsidRPr="009B4FD5" w:rsidDel="00E65366" w:rsidRDefault="006E4663" w:rsidP="0033315F">
            <w:pPr>
              <w:rPr>
                <w:del w:id="1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238D8" w14:textId="105C68F2" w:rsidR="006E4663" w:rsidRPr="009B4FD5" w:rsidDel="00E65366" w:rsidRDefault="006E4663" w:rsidP="0033315F">
            <w:pPr>
              <w:rPr>
                <w:del w:id="1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B8E23" w14:textId="6A104F0F" w:rsidR="006E4663" w:rsidRPr="009B4FD5" w:rsidDel="00E65366" w:rsidRDefault="006E4663" w:rsidP="0033315F">
            <w:pPr>
              <w:rPr>
                <w:del w:id="1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89C1F" w14:textId="7195CB98" w:rsidR="006E4663" w:rsidRPr="009B4FD5" w:rsidDel="00E65366" w:rsidRDefault="006E4663" w:rsidP="0033315F">
            <w:pPr>
              <w:rPr>
                <w:del w:id="1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A2F13" w14:textId="7CDA8053" w:rsidR="006E4663" w:rsidRPr="009B4FD5" w:rsidDel="00E65366" w:rsidRDefault="006E4663" w:rsidP="0033315F">
            <w:pPr>
              <w:rPr>
                <w:del w:id="1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56</w:delText>
              </w:r>
            </w:del>
          </w:p>
        </w:tc>
        <w:tc>
          <w:tcPr>
            <w:tcW w:w="2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CAF44" w14:textId="13A1B264" w:rsidR="006E4663" w:rsidRPr="009B4FD5" w:rsidDel="00E65366" w:rsidRDefault="006E4663" w:rsidP="0033315F">
            <w:pPr>
              <w:rPr>
                <w:del w:id="1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Frontal Gyrus</w:delText>
              </w:r>
            </w:del>
          </w:p>
        </w:tc>
      </w:tr>
    </w:tbl>
    <w:p w14:paraId="7116FDDA" w14:textId="52FD5B9C" w:rsidR="006E4663" w:rsidDel="00E65366" w:rsidRDefault="006E4663" w:rsidP="006E4663">
      <w:pPr>
        <w:spacing w:line="480" w:lineRule="auto"/>
        <w:rPr>
          <w:del w:id="191" w:author="Jason Sherwin" w:date="2014-12-22T15:34:00Z"/>
        </w:rPr>
      </w:pPr>
      <w:del w:id="192" w:author="Jason Sherwin" w:date="2014-12-22T15:34:00Z">
        <w:r w:rsidDel="00E65366">
          <w:delText>All voxel t-values (paired t-test) are for p &lt;= 0.01 and the result of correcting for multiple comparisons using statistical non-parametric mapping.</w:delText>
        </w:r>
      </w:del>
    </w:p>
    <w:p w14:paraId="1A158B7C" w14:textId="27138BFD" w:rsidR="006E4663" w:rsidDel="00E65366" w:rsidRDefault="006E4663" w:rsidP="006E4663">
      <w:pPr>
        <w:pStyle w:val="Caption"/>
        <w:keepNext/>
        <w:spacing w:line="480" w:lineRule="auto"/>
        <w:rPr>
          <w:del w:id="193" w:author="Jason Sherwin" w:date="2014-12-22T15:34:00Z"/>
        </w:rPr>
      </w:pPr>
      <w:bookmarkStart w:id="194" w:name="_Ref262381422"/>
      <w:del w:id="195" w:author="Jason Sherwin" w:date="2014-12-22T15:34:00Z">
        <w:r w:rsidDel="00E65366">
          <w:delText xml:space="preserve">Table </w:delText>
        </w:r>
        <w:r w:rsidR="00197EED" w:rsidDel="00E65366">
          <w:delText>S</w:delText>
        </w:r>
        <w:r w:rsidR="00E65366" w:rsidDel="00E65366">
          <w:fldChar w:fldCharType="begin"/>
        </w:r>
        <w:r w:rsidR="00E65366" w:rsidDel="00E65366">
          <w:delInstrText xml:space="preserve"> SEQ Table \* ARABIC </w:delInstrText>
        </w:r>
        <w:r w:rsidR="00E65366" w:rsidDel="00E65366">
          <w:fldChar w:fldCharType="separate"/>
        </w:r>
        <w:r w:rsidDel="00E65366">
          <w:rPr>
            <w:noProof/>
          </w:rPr>
          <w:delText>3</w:delText>
        </w:r>
        <w:r w:rsidR="00E65366" w:rsidDel="00E65366">
          <w:rPr>
            <w:noProof/>
          </w:rPr>
          <w:fldChar w:fldCharType="end"/>
        </w:r>
        <w:bookmarkEnd w:id="194"/>
        <w:r w:rsidDel="00E65366">
          <w:delText xml:space="preserve">: Novices' MNI coordinates in mm and cortical structures showing greater neuronal source activity for TC trials than SC trials. </w:delText>
        </w:r>
      </w:del>
    </w:p>
    <w:tbl>
      <w:tblPr>
        <w:tblW w:w="14821" w:type="dxa"/>
        <w:tblInd w:w="93" w:type="dxa"/>
        <w:tblLook w:val="04A0" w:firstRow="1" w:lastRow="0" w:firstColumn="1" w:lastColumn="0" w:noHBand="0" w:noVBand="1"/>
      </w:tblPr>
      <w:tblGrid>
        <w:gridCol w:w="1043"/>
        <w:gridCol w:w="1043"/>
        <w:gridCol w:w="1030"/>
        <w:gridCol w:w="1594"/>
        <w:gridCol w:w="2602"/>
        <w:gridCol w:w="1043"/>
        <w:gridCol w:w="1043"/>
        <w:gridCol w:w="1030"/>
        <w:gridCol w:w="1585"/>
        <w:gridCol w:w="2808"/>
      </w:tblGrid>
      <w:tr w:rsidR="006E4663" w:rsidRPr="009B4FD5" w:rsidDel="00E65366" w14:paraId="44218977" w14:textId="3CE2BA89" w:rsidTr="0033315F">
        <w:trPr>
          <w:trHeight w:val="300"/>
          <w:del w:id="196" w:author="Jason Sherwin" w:date="2014-12-22T15:34:00Z"/>
        </w:trPr>
        <w:tc>
          <w:tcPr>
            <w:tcW w:w="731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4CE1E" w14:textId="5195AA32" w:rsidR="006E4663" w:rsidRPr="009B4FD5" w:rsidDel="00E65366" w:rsidRDefault="006E4663" w:rsidP="0033315F">
            <w:pPr>
              <w:rPr>
                <w:del w:id="197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198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Response-Locked</w:delText>
              </w:r>
            </w:del>
          </w:p>
        </w:tc>
        <w:tc>
          <w:tcPr>
            <w:tcW w:w="7509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425F9" w14:textId="5A5D0056" w:rsidR="006E4663" w:rsidRPr="009B4FD5" w:rsidDel="00E65366" w:rsidRDefault="006E4663" w:rsidP="0033315F">
            <w:pPr>
              <w:rPr>
                <w:del w:id="199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00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>Stimulus-Locked</w:delText>
              </w:r>
            </w:del>
          </w:p>
        </w:tc>
      </w:tr>
      <w:tr w:rsidR="006E4663" w:rsidRPr="009B4FD5" w:rsidDel="00E65366" w14:paraId="3B3729D4" w14:textId="670E3771" w:rsidTr="0033315F">
        <w:trPr>
          <w:trHeight w:val="320"/>
          <w:del w:id="20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3630F" w14:textId="5FC47314" w:rsidR="006E4663" w:rsidRPr="009B4FD5" w:rsidDel="00E65366" w:rsidRDefault="006E4663" w:rsidP="0033315F">
            <w:pPr>
              <w:rPr>
                <w:del w:id="202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03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X(MNI)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C2591" w14:textId="5347854C" w:rsidR="006E4663" w:rsidRPr="009B4FD5" w:rsidDel="00E65366" w:rsidRDefault="006E4663" w:rsidP="0033315F">
            <w:pPr>
              <w:rPr>
                <w:del w:id="204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05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Y(MNI)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A13D3" w14:textId="76C00A0B" w:rsidR="006E4663" w:rsidRPr="009B4FD5" w:rsidDel="00E65366" w:rsidRDefault="006E4663" w:rsidP="0033315F">
            <w:pPr>
              <w:rPr>
                <w:del w:id="206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07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Z(MNI)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77213" w14:textId="1326C174" w:rsidR="006E4663" w:rsidRPr="009B4FD5" w:rsidDel="00E65366" w:rsidRDefault="006E4663" w:rsidP="0033315F">
            <w:pPr>
              <w:rPr>
                <w:del w:id="208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09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Voxel t-value  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01673" w14:textId="1356AF56" w:rsidR="006E4663" w:rsidRPr="009B4FD5" w:rsidDel="00E65366" w:rsidRDefault="006E4663" w:rsidP="0033315F">
            <w:pPr>
              <w:rPr>
                <w:del w:id="210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11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Structur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A018F" w14:textId="027E010A" w:rsidR="006E4663" w:rsidRPr="009B4FD5" w:rsidDel="00E65366" w:rsidRDefault="006E4663" w:rsidP="0033315F">
            <w:pPr>
              <w:rPr>
                <w:del w:id="212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13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X(MNI)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AA53D" w14:textId="4793BB88" w:rsidR="006E4663" w:rsidRPr="009B4FD5" w:rsidDel="00E65366" w:rsidRDefault="006E4663" w:rsidP="0033315F">
            <w:pPr>
              <w:rPr>
                <w:del w:id="214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15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Y(MNI)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1EA47" w14:textId="30394A91" w:rsidR="006E4663" w:rsidRPr="009B4FD5" w:rsidDel="00E65366" w:rsidRDefault="006E4663" w:rsidP="0033315F">
            <w:pPr>
              <w:rPr>
                <w:del w:id="216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17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Z(MNI)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58CD2" w14:textId="73CD3F95" w:rsidR="006E4663" w:rsidRPr="009B4FD5" w:rsidDel="00E65366" w:rsidRDefault="006E4663" w:rsidP="0033315F">
            <w:pPr>
              <w:rPr>
                <w:del w:id="218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19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Voxel t-value  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824C4" w14:textId="2B1BDD86" w:rsidR="006E4663" w:rsidRPr="009B4FD5" w:rsidDel="00E65366" w:rsidRDefault="006E4663" w:rsidP="0033315F">
            <w:pPr>
              <w:rPr>
                <w:del w:id="220" w:author="Jason Sherwin" w:date="2014-12-22T15:34:00Z"/>
                <w:rFonts w:ascii="Times New Roman" w:eastAsia="Times New Roman" w:hAnsi="Times New Roman"/>
                <w:b/>
                <w:bCs/>
                <w:color w:val="000000"/>
                <w:lang w:eastAsia="en-US"/>
              </w:rPr>
            </w:pPr>
            <w:del w:id="221" w:author="Jason Sherwin" w:date="2014-12-22T15:34:00Z">
              <w:r w:rsidRPr="009B4FD5" w:rsidDel="00E65366">
                <w:rPr>
                  <w:rFonts w:ascii="Times New Roman" w:eastAsia="Times New Roman" w:hAnsi="Times New Roman"/>
                  <w:b/>
                  <w:bCs/>
                  <w:color w:val="000000"/>
                  <w:lang w:eastAsia="en-US"/>
                </w:rPr>
                <w:delText xml:space="preserve"> Structure</w:delText>
              </w:r>
            </w:del>
          </w:p>
        </w:tc>
      </w:tr>
      <w:tr w:rsidR="006E4663" w:rsidRPr="009B4FD5" w:rsidDel="00E65366" w14:paraId="293D4BD3" w14:textId="6CE843AE" w:rsidTr="0033315F">
        <w:trPr>
          <w:trHeight w:val="320"/>
          <w:del w:id="22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C6D73" w14:textId="55EFEB68" w:rsidR="006E4663" w:rsidRPr="009B4FD5" w:rsidDel="00E65366" w:rsidRDefault="006E4663" w:rsidP="0033315F">
            <w:pPr>
              <w:rPr>
                <w:del w:id="2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FC0E6" w14:textId="1FC54DEA" w:rsidR="006E4663" w:rsidRPr="009B4FD5" w:rsidDel="00E65366" w:rsidRDefault="006E4663" w:rsidP="0033315F">
            <w:pPr>
              <w:rPr>
                <w:del w:id="2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81584" w14:textId="225C83D3" w:rsidR="006E4663" w:rsidRPr="009B4FD5" w:rsidDel="00E65366" w:rsidRDefault="006E4663" w:rsidP="0033315F">
            <w:pPr>
              <w:rPr>
                <w:del w:id="2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E3A40" w14:textId="1352616C" w:rsidR="006E4663" w:rsidRPr="009B4FD5" w:rsidDel="00E65366" w:rsidRDefault="006E4663" w:rsidP="0033315F">
            <w:pPr>
              <w:rPr>
                <w:del w:id="2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7.50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D862A" w14:textId="1A551C9A" w:rsidR="006E4663" w:rsidRPr="009B4FD5" w:rsidDel="00E65366" w:rsidRDefault="006E4663" w:rsidP="0033315F">
            <w:pPr>
              <w:rPr>
                <w:del w:id="2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0B5BA" w14:textId="2FF9A751" w:rsidR="006E4663" w:rsidRPr="009B4FD5" w:rsidDel="00E65366" w:rsidRDefault="006E4663" w:rsidP="0033315F">
            <w:pPr>
              <w:rPr>
                <w:del w:id="2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86A73" w14:textId="3C8F4FCF" w:rsidR="006E4663" w:rsidRPr="009B4FD5" w:rsidDel="00E65366" w:rsidRDefault="006E4663" w:rsidP="0033315F">
            <w:pPr>
              <w:rPr>
                <w:del w:id="2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89B5D" w14:textId="45107C69" w:rsidR="006E4663" w:rsidRPr="009B4FD5" w:rsidDel="00E65366" w:rsidRDefault="006E4663" w:rsidP="0033315F">
            <w:pPr>
              <w:rPr>
                <w:del w:id="2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D139B" w14:textId="1EFEB1E4" w:rsidR="006E4663" w:rsidRPr="009B4FD5" w:rsidDel="00E65366" w:rsidRDefault="006E4663" w:rsidP="0033315F">
            <w:pPr>
              <w:rPr>
                <w:del w:id="2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8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5EC76" w14:textId="5E7C9836" w:rsidR="006E4663" w:rsidRPr="009B4FD5" w:rsidDel="00E65366" w:rsidRDefault="006E4663" w:rsidP="0033315F">
            <w:pPr>
              <w:rPr>
                <w:del w:id="2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0736CDA8" w14:textId="5EBC1CBC" w:rsidTr="0033315F">
        <w:trPr>
          <w:trHeight w:val="300"/>
          <w:del w:id="24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2B924" w14:textId="3A484078" w:rsidR="006E4663" w:rsidRPr="009B4FD5" w:rsidDel="00E65366" w:rsidRDefault="006E4663" w:rsidP="0033315F">
            <w:pPr>
              <w:rPr>
                <w:del w:id="2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56B9A" w14:textId="6392AD5D" w:rsidR="006E4663" w:rsidRPr="009B4FD5" w:rsidDel="00E65366" w:rsidRDefault="006E4663" w:rsidP="0033315F">
            <w:pPr>
              <w:rPr>
                <w:del w:id="2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DBE66" w14:textId="7C55E631" w:rsidR="006E4663" w:rsidRPr="009B4FD5" w:rsidDel="00E65366" w:rsidRDefault="006E4663" w:rsidP="0033315F">
            <w:pPr>
              <w:rPr>
                <w:del w:id="2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E2585" w14:textId="1ACC0598" w:rsidR="006E4663" w:rsidRPr="009B4FD5" w:rsidDel="00E65366" w:rsidRDefault="006E4663" w:rsidP="0033315F">
            <w:pPr>
              <w:rPr>
                <w:del w:id="2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7.18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250B0" w14:textId="24492C53" w:rsidR="006E4663" w:rsidRPr="009B4FD5" w:rsidDel="00E65366" w:rsidRDefault="006E4663" w:rsidP="0033315F">
            <w:pPr>
              <w:rPr>
                <w:del w:id="2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E1C99" w14:textId="06FD82EE" w:rsidR="006E4663" w:rsidRPr="009B4FD5" w:rsidDel="00E65366" w:rsidRDefault="006E4663" w:rsidP="0033315F">
            <w:pPr>
              <w:rPr>
                <w:del w:id="2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BD6F2" w14:textId="4CACCE56" w:rsidR="006E4663" w:rsidRPr="009B4FD5" w:rsidDel="00E65366" w:rsidRDefault="006E4663" w:rsidP="0033315F">
            <w:pPr>
              <w:rPr>
                <w:del w:id="2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1F90C" w14:textId="3D7252DD" w:rsidR="006E4663" w:rsidRPr="009B4FD5" w:rsidDel="00E65366" w:rsidRDefault="006E4663" w:rsidP="0033315F">
            <w:pPr>
              <w:rPr>
                <w:del w:id="2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C3A38" w14:textId="2145B2C6" w:rsidR="006E4663" w:rsidRPr="009B4FD5" w:rsidDel="00E65366" w:rsidRDefault="006E4663" w:rsidP="0033315F">
            <w:pPr>
              <w:rPr>
                <w:del w:id="2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3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24FA9" w14:textId="270DFD53" w:rsidR="006E4663" w:rsidRPr="009B4FD5" w:rsidDel="00E65366" w:rsidRDefault="006E4663" w:rsidP="0033315F">
            <w:pPr>
              <w:rPr>
                <w:del w:id="2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1AE9AF28" w14:textId="3D56E6D5" w:rsidTr="0033315F">
        <w:trPr>
          <w:trHeight w:val="300"/>
          <w:del w:id="26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C4F8A" w14:textId="3B0F42C7" w:rsidR="006E4663" w:rsidRPr="009B4FD5" w:rsidDel="00E65366" w:rsidRDefault="006E4663" w:rsidP="0033315F">
            <w:pPr>
              <w:rPr>
                <w:del w:id="2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4531A" w14:textId="2EA4457A" w:rsidR="006E4663" w:rsidRPr="009B4FD5" w:rsidDel="00E65366" w:rsidRDefault="006E4663" w:rsidP="0033315F">
            <w:pPr>
              <w:rPr>
                <w:del w:id="2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4CA7C" w14:textId="7085752D" w:rsidR="006E4663" w:rsidRPr="009B4FD5" w:rsidDel="00E65366" w:rsidRDefault="006E4663" w:rsidP="0033315F">
            <w:pPr>
              <w:rPr>
                <w:del w:id="2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8E02B" w14:textId="05F48C4A" w:rsidR="006E4663" w:rsidRPr="009B4FD5" w:rsidDel="00E65366" w:rsidRDefault="006E4663" w:rsidP="0033315F">
            <w:pPr>
              <w:rPr>
                <w:del w:id="2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97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CCBC1" w14:textId="28BF7616" w:rsidR="006E4663" w:rsidRPr="009B4FD5" w:rsidDel="00E65366" w:rsidRDefault="006E4663" w:rsidP="0033315F">
            <w:pPr>
              <w:rPr>
                <w:del w:id="2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187F4" w14:textId="335C6934" w:rsidR="006E4663" w:rsidRPr="009B4FD5" w:rsidDel="00E65366" w:rsidRDefault="006E4663" w:rsidP="0033315F">
            <w:pPr>
              <w:rPr>
                <w:del w:id="2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95123" w14:textId="66DFF36C" w:rsidR="006E4663" w:rsidRPr="009B4FD5" w:rsidDel="00E65366" w:rsidRDefault="006E4663" w:rsidP="0033315F">
            <w:pPr>
              <w:rPr>
                <w:del w:id="2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9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AA014" w14:textId="2F456285" w:rsidR="006E4663" w:rsidRPr="009B4FD5" w:rsidDel="00E65366" w:rsidRDefault="006E4663" w:rsidP="0033315F">
            <w:pPr>
              <w:rPr>
                <w:del w:id="2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BFC7A" w14:textId="488AE9B0" w:rsidR="006E4663" w:rsidRPr="009B4FD5" w:rsidDel="00E65366" w:rsidRDefault="006E4663" w:rsidP="0033315F">
            <w:pPr>
              <w:rPr>
                <w:del w:id="2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1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1ACAA" w14:textId="226CA732" w:rsidR="006E4663" w:rsidRPr="009B4FD5" w:rsidDel="00E65366" w:rsidRDefault="006E4663" w:rsidP="0033315F">
            <w:pPr>
              <w:rPr>
                <w:del w:id="2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Occipital Gyrus</w:delText>
              </w:r>
            </w:del>
          </w:p>
        </w:tc>
      </w:tr>
      <w:tr w:rsidR="006E4663" w:rsidRPr="009B4FD5" w:rsidDel="00E65366" w14:paraId="2E045961" w14:textId="64E37750" w:rsidTr="0033315F">
        <w:trPr>
          <w:trHeight w:val="300"/>
          <w:del w:id="28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14A41" w14:textId="07B11EC6" w:rsidR="006E4663" w:rsidRPr="009B4FD5" w:rsidDel="00E65366" w:rsidRDefault="006E4663" w:rsidP="0033315F">
            <w:pPr>
              <w:rPr>
                <w:del w:id="2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A6658" w14:textId="72F6D6C5" w:rsidR="006E4663" w:rsidRPr="009B4FD5" w:rsidDel="00E65366" w:rsidRDefault="006E4663" w:rsidP="0033315F">
            <w:pPr>
              <w:rPr>
                <w:del w:id="2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529CB" w14:textId="70CDE96A" w:rsidR="006E4663" w:rsidRPr="009B4FD5" w:rsidDel="00E65366" w:rsidRDefault="006E4663" w:rsidP="0033315F">
            <w:pPr>
              <w:rPr>
                <w:del w:id="2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112E9" w14:textId="2AC0E6EE" w:rsidR="006E4663" w:rsidRPr="009B4FD5" w:rsidDel="00E65366" w:rsidRDefault="006E4663" w:rsidP="0033315F">
            <w:pPr>
              <w:rPr>
                <w:del w:id="2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91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F3707" w14:textId="4353D400" w:rsidR="006E4663" w:rsidRPr="009B4FD5" w:rsidDel="00E65366" w:rsidRDefault="006E4663" w:rsidP="0033315F">
            <w:pPr>
              <w:rPr>
                <w:del w:id="2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F0533" w14:textId="42E1F899" w:rsidR="006E4663" w:rsidRPr="009B4FD5" w:rsidDel="00E65366" w:rsidRDefault="006E4663" w:rsidP="0033315F">
            <w:pPr>
              <w:rPr>
                <w:del w:id="2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74089" w14:textId="252486AE" w:rsidR="006E4663" w:rsidRPr="009B4FD5" w:rsidDel="00E65366" w:rsidRDefault="006E4663" w:rsidP="0033315F">
            <w:pPr>
              <w:rPr>
                <w:del w:id="2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3746E" w14:textId="574A326E" w:rsidR="006E4663" w:rsidRPr="009B4FD5" w:rsidDel="00E65366" w:rsidRDefault="006E4663" w:rsidP="0033315F">
            <w:pPr>
              <w:rPr>
                <w:del w:id="3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65D53" w14:textId="72093A30" w:rsidR="006E4663" w:rsidRPr="009B4FD5" w:rsidDel="00E65366" w:rsidRDefault="006E4663" w:rsidP="0033315F">
            <w:pPr>
              <w:rPr>
                <w:del w:id="3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0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7304A" w14:textId="0DE35293" w:rsidR="006E4663" w:rsidRPr="009B4FD5" w:rsidDel="00E65366" w:rsidRDefault="006E4663" w:rsidP="0033315F">
            <w:pPr>
              <w:rPr>
                <w:del w:id="3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356C3DCC" w14:textId="3B941026" w:rsidTr="0033315F">
        <w:trPr>
          <w:trHeight w:val="300"/>
          <w:del w:id="30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5B78D" w14:textId="16A82054" w:rsidR="006E4663" w:rsidRPr="009B4FD5" w:rsidDel="00E65366" w:rsidRDefault="006E4663" w:rsidP="0033315F">
            <w:pPr>
              <w:rPr>
                <w:del w:id="3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F89D8" w14:textId="7D720B99" w:rsidR="006E4663" w:rsidRPr="009B4FD5" w:rsidDel="00E65366" w:rsidRDefault="006E4663" w:rsidP="0033315F">
            <w:pPr>
              <w:rPr>
                <w:del w:id="3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7F36B" w14:textId="313AF656" w:rsidR="006E4663" w:rsidRPr="009B4FD5" w:rsidDel="00E65366" w:rsidRDefault="006E4663" w:rsidP="0033315F">
            <w:pPr>
              <w:rPr>
                <w:del w:id="3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22271" w14:textId="7F101E69" w:rsidR="006E4663" w:rsidRPr="009B4FD5" w:rsidDel="00E65366" w:rsidRDefault="006E4663" w:rsidP="0033315F">
            <w:pPr>
              <w:rPr>
                <w:del w:id="3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77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02956" w14:textId="41014787" w:rsidR="006E4663" w:rsidRPr="009B4FD5" w:rsidDel="00E65366" w:rsidRDefault="006E4663" w:rsidP="0033315F">
            <w:pPr>
              <w:rPr>
                <w:del w:id="3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une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E8B61" w14:textId="55DE3885" w:rsidR="006E4663" w:rsidRPr="009B4FD5" w:rsidDel="00E65366" w:rsidRDefault="006E4663" w:rsidP="0033315F">
            <w:pPr>
              <w:rPr>
                <w:del w:id="3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5D87D" w14:textId="1788C42E" w:rsidR="006E4663" w:rsidRPr="009B4FD5" w:rsidDel="00E65366" w:rsidRDefault="006E4663" w:rsidP="0033315F">
            <w:pPr>
              <w:rPr>
                <w:del w:id="3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EFB7F" w14:textId="08D53F3E" w:rsidR="006E4663" w:rsidRPr="009B4FD5" w:rsidDel="00E65366" w:rsidRDefault="006E4663" w:rsidP="0033315F">
            <w:pPr>
              <w:rPr>
                <w:del w:id="3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2E092" w14:textId="163F4835" w:rsidR="006E4663" w:rsidRPr="009B4FD5" w:rsidDel="00E65366" w:rsidRDefault="006E4663" w:rsidP="0033315F">
            <w:pPr>
              <w:rPr>
                <w:del w:id="3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3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E2C09" w14:textId="6D644ABC" w:rsidR="006E4663" w:rsidRPr="009B4FD5" w:rsidDel="00E65366" w:rsidRDefault="006E4663" w:rsidP="0033315F">
            <w:pPr>
              <w:rPr>
                <w:del w:id="3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7FC63894" w14:textId="37566370" w:rsidTr="0033315F">
        <w:trPr>
          <w:trHeight w:val="300"/>
          <w:del w:id="32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B7D80" w14:textId="375868D7" w:rsidR="006E4663" w:rsidRPr="009B4FD5" w:rsidDel="00E65366" w:rsidRDefault="006E4663" w:rsidP="0033315F">
            <w:pPr>
              <w:rPr>
                <w:del w:id="3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A486E" w14:textId="7B287784" w:rsidR="006E4663" w:rsidRPr="009B4FD5" w:rsidDel="00E65366" w:rsidRDefault="006E4663" w:rsidP="0033315F">
            <w:pPr>
              <w:rPr>
                <w:del w:id="3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96EE4" w14:textId="2DBF3920" w:rsidR="006E4663" w:rsidRPr="009B4FD5" w:rsidDel="00E65366" w:rsidRDefault="006E4663" w:rsidP="0033315F">
            <w:pPr>
              <w:rPr>
                <w:del w:id="3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FECE1" w14:textId="2E35B94B" w:rsidR="006E4663" w:rsidRPr="009B4FD5" w:rsidDel="00E65366" w:rsidRDefault="006E4663" w:rsidP="0033315F">
            <w:pPr>
              <w:rPr>
                <w:del w:id="3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70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F5B97" w14:textId="7B070750" w:rsidR="006E4663" w:rsidRPr="009B4FD5" w:rsidDel="00E65366" w:rsidRDefault="006E4663" w:rsidP="0033315F">
            <w:pPr>
              <w:rPr>
                <w:del w:id="3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98041" w14:textId="29E15074" w:rsidR="006E4663" w:rsidRPr="009B4FD5" w:rsidDel="00E65366" w:rsidRDefault="006E4663" w:rsidP="0033315F">
            <w:pPr>
              <w:rPr>
                <w:del w:id="3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A13A2" w14:textId="5C1E4B66" w:rsidR="006E4663" w:rsidRPr="009B4FD5" w:rsidDel="00E65366" w:rsidRDefault="006E4663" w:rsidP="0033315F">
            <w:pPr>
              <w:rPr>
                <w:del w:id="3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FF569" w14:textId="474DC35B" w:rsidR="006E4663" w:rsidRPr="009B4FD5" w:rsidDel="00E65366" w:rsidRDefault="006E4663" w:rsidP="0033315F">
            <w:pPr>
              <w:rPr>
                <w:del w:id="3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68288" w14:textId="43979799" w:rsidR="006E4663" w:rsidRPr="009B4FD5" w:rsidDel="00E65366" w:rsidRDefault="006E4663" w:rsidP="0033315F">
            <w:pPr>
              <w:rPr>
                <w:del w:id="3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1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A5686" w14:textId="6CCAB388" w:rsidR="006E4663" w:rsidRPr="009B4FD5" w:rsidDel="00E65366" w:rsidRDefault="006E4663" w:rsidP="0033315F">
            <w:pPr>
              <w:rPr>
                <w:del w:id="3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5FAFE7ED" w14:textId="74E41133" w:rsidTr="0033315F">
        <w:trPr>
          <w:trHeight w:val="300"/>
          <w:del w:id="34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5872A" w14:textId="735710A4" w:rsidR="006E4663" w:rsidRPr="009B4FD5" w:rsidDel="00E65366" w:rsidRDefault="006E4663" w:rsidP="0033315F">
            <w:pPr>
              <w:rPr>
                <w:del w:id="3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F4AC6" w14:textId="50B50E14" w:rsidR="006E4663" w:rsidRPr="009B4FD5" w:rsidDel="00E65366" w:rsidRDefault="006E4663" w:rsidP="0033315F">
            <w:pPr>
              <w:rPr>
                <w:del w:id="3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452CA" w14:textId="43CC0466" w:rsidR="006E4663" w:rsidRPr="009B4FD5" w:rsidDel="00E65366" w:rsidRDefault="006E4663" w:rsidP="0033315F">
            <w:pPr>
              <w:rPr>
                <w:del w:id="3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8E674" w14:textId="74E4BFE6" w:rsidR="006E4663" w:rsidRPr="009B4FD5" w:rsidDel="00E65366" w:rsidRDefault="006E4663" w:rsidP="0033315F">
            <w:pPr>
              <w:rPr>
                <w:del w:id="3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69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DA62A" w14:textId="2F5BE57C" w:rsidR="006E4663" w:rsidRPr="009B4FD5" w:rsidDel="00E65366" w:rsidRDefault="006E4663" w:rsidP="0033315F">
            <w:pPr>
              <w:rPr>
                <w:del w:id="3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C71AD" w14:textId="0142835C" w:rsidR="006E4663" w:rsidRPr="009B4FD5" w:rsidDel="00E65366" w:rsidRDefault="006E4663" w:rsidP="0033315F">
            <w:pPr>
              <w:rPr>
                <w:del w:id="3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1BA37" w14:textId="3423D2E3" w:rsidR="006E4663" w:rsidRPr="009B4FD5" w:rsidDel="00E65366" w:rsidRDefault="006E4663" w:rsidP="0033315F">
            <w:pPr>
              <w:rPr>
                <w:del w:id="3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18495" w14:textId="00B004D7" w:rsidR="006E4663" w:rsidRPr="009B4FD5" w:rsidDel="00E65366" w:rsidRDefault="006E4663" w:rsidP="0033315F">
            <w:pPr>
              <w:rPr>
                <w:del w:id="3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80F3C" w14:textId="1CB77D3D" w:rsidR="006E4663" w:rsidRPr="009B4FD5" w:rsidDel="00E65366" w:rsidRDefault="006E4663" w:rsidP="0033315F">
            <w:pPr>
              <w:rPr>
                <w:del w:id="3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0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D5918" w14:textId="77D9AD8E" w:rsidR="006E4663" w:rsidRPr="009B4FD5" w:rsidDel="00E65366" w:rsidRDefault="006E4663" w:rsidP="0033315F">
            <w:pPr>
              <w:rPr>
                <w:del w:id="3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4CF4C581" w14:textId="7107DFD4" w:rsidTr="0033315F">
        <w:trPr>
          <w:trHeight w:val="300"/>
          <w:del w:id="36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152D3" w14:textId="58AA4429" w:rsidR="006E4663" w:rsidRPr="009B4FD5" w:rsidDel="00E65366" w:rsidRDefault="006E4663" w:rsidP="0033315F">
            <w:pPr>
              <w:rPr>
                <w:del w:id="3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35FCB" w14:textId="54EAF6D3" w:rsidR="006E4663" w:rsidRPr="009B4FD5" w:rsidDel="00E65366" w:rsidRDefault="006E4663" w:rsidP="0033315F">
            <w:pPr>
              <w:rPr>
                <w:del w:id="3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E9B08" w14:textId="4327A653" w:rsidR="006E4663" w:rsidRPr="009B4FD5" w:rsidDel="00E65366" w:rsidRDefault="006E4663" w:rsidP="0033315F">
            <w:pPr>
              <w:rPr>
                <w:del w:id="3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E42CC" w14:textId="0C77CD81" w:rsidR="006E4663" w:rsidRPr="009B4FD5" w:rsidDel="00E65366" w:rsidRDefault="006E4663" w:rsidP="0033315F">
            <w:pPr>
              <w:rPr>
                <w:del w:id="3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68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56221" w14:textId="64D4899B" w:rsidR="006E4663" w:rsidRPr="009B4FD5" w:rsidDel="00E65366" w:rsidRDefault="006E4663" w:rsidP="0033315F">
            <w:pPr>
              <w:rPr>
                <w:del w:id="3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2538B" w14:textId="1F5DBF22" w:rsidR="006E4663" w:rsidRPr="009B4FD5" w:rsidDel="00E65366" w:rsidRDefault="006E4663" w:rsidP="0033315F">
            <w:pPr>
              <w:rPr>
                <w:del w:id="3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BE73F" w14:textId="6C019115" w:rsidR="006E4663" w:rsidRPr="009B4FD5" w:rsidDel="00E65366" w:rsidRDefault="006E4663" w:rsidP="0033315F">
            <w:pPr>
              <w:rPr>
                <w:del w:id="3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31729" w14:textId="77BF1EEB" w:rsidR="006E4663" w:rsidRPr="009B4FD5" w:rsidDel="00E65366" w:rsidRDefault="006E4663" w:rsidP="0033315F">
            <w:pPr>
              <w:rPr>
                <w:del w:id="3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C2701" w14:textId="23A6867E" w:rsidR="006E4663" w:rsidRPr="009B4FD5" w:rsidDel="00E65366" w:rsidRDefault="006E4663" w:rsidP="0033315F">
            <w:pPr>
              <w:rPr>
                <w:del w:id="3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0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14A86" w14:textId="1385046F" w:rsidR="006E4663" w:rsidRPr="009B4FD5" w:rsidDel="00E65366" w:rsidRDefault="006E4663" w:rsidP="0033315F">
            <w:pPr>
              <w:rPr>
                <w:del w:id="3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CF456D7" w14:textId="6CFB697F" w:rsidTr="0033315F">
        <w:trPr>
          <w:trHeight w:val="300"/>
          <w:del w:id="39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9C2FF" w14:textId="0ABEF3B0" w:rsidR="006E4663" w:rsidRPr="009B4FD5" w:rsidDel="00E65366" w:rsidRDefault="006E4663" w:rsidP="0033315F">
            <w:pPr>
              <w:rPr>
                <w:del w:id="3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AA85F" w14:textId="7EB8E08B" w:rsidR="006E4663" w:rsidRPr="009B4FD5" w:rsidDel="00E65366" w:rsidRDefault="006E4663" w:rsidP="0033315F">
            <w:pPr>
              <w:rPr>
                <w:del w:id="3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A2864" w14:textId="16E1FAAE" w:rsidR="006E4663" w:rsidRPr="009B4FD5" w:rsidDel="00E65366" w:rsidRDefault="006E4663" w:rsidP="0033315F">
            <w:pPr>
              <w:rPr>
                <w:del w:id="3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C6309" w14:textId="0C2A8EEA" w:rsidR="006E4663" w:rsidRPr="009B4FD5" w:rsidDel="00E65366" w:rsidRDefault="006E4663" w:rsidP="0033315F">
            <w:pPr>
              <w:rPr>
                <w:del w:id="3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67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040E3" w14:textId="7F15BE97" w:rsidR="006E4663" w:rsidRPr="009B4FD5" w:rsidDel="00E65366" w:rsidRDefault="006E4663" w:rsidP="0033315F">
            <w:pPr>
              <w:rPr>
                <w:del w:id="3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61E9B" w14:textId="59E8290E" w:rsidR="006E4663" w:rsidRPr="009B4FD5" w:rsidDel="00E65366" w:rsidRDefault="006E4663" w:rsidP="0033315F">
            <w:pPr>
              <w:rPr>
                <w:del w:id="4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0E77E" w14:textId="3DA70D2E" w:rsidR="006E4663" w:rsidRPr="009B4FD5" w:rsidDel="00E65366" w:rsidRDefault="006E4663" w:rsidP="0033315F">
            <w:pPr>
              <w:rPr>
                <w:del w:id="4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D95AD" w14:textId="4EDF926C" w:rsidR="006E4663" w:rsidRPr="009B4FD5" w:rsidDel="00E65366" w:rsidRDefault="006E4663" w:rsidP="0033315F">
            <w:pPr>
              <w:rPr>
                <w:del w:id="4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403F0" w14:textId="2CD2C242" w:rsidR="006E4663" w:rsidRPr="009B4FD5" w:rsidDel="00E65366" w:rsidRDefault="006E4663" w:rsidP="0033315F">
            <w:pPr>
              <w:rPr>
                <w:del w:id="4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8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7CBDB" w14:textId="5A50E8AF" w:rsidR="006E4663" w:rsidRPr="009B4FD5" w:rsidDel="00E65366" w:rsidRDefault="006E4663" w:rsidP="0033315F">
            <w:pPr>
              <w:rPr>
                <w:del w:id="4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2131CE18" w14:textId="57F20ACE" w:rsidTr="0033315F">
        <w:trPr>
          <w:trHeight w:val="300"/>
          <w:del w:id="41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46C4D" w14:textId="3B7858B2" w:rsidR="006E4663" w:rsidRPr="009B4FD5" w:rsidDel="00E65366" w:rsidRDefault="006E4663" w:rsidP="0033315F">
            <w:pPr>
              <w:rPr>
                <w:del w:id="4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BC7AC" w14:textId="083C9365" w:rsidR="006E4663" w:rsidRPr="009B4FD5" w:rsidDel="00E65366" w:rsidRDefault="006E4663" w:rsidP="0033315F">
            <w:pPr>
              <w:rPr>
                <w:del w:id="4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7FB83" w14:textId="7135E15F" w:rsidR="006E4663" w:rsidRPr="009B4FD5" w:rsidDel="00E65366" w:rsidRDefault="006E4663" w:rsidP="0033315F">
            <w:pPr>
              <w:rPr>
                <w:del w:id="4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884E5" w14:textId="057CF48B" w:rsidR="006E4663" w:rsidRPr="009B4FD5" w:rsidDel="00E65366" w:rsidRDefault="006E4663" w:rsidP="0033315F">
            <w:pPr>
              <w:rPr>
                <w:del w:id="4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63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EF06E" w14:textId="0B6D63D9" w:rsidR="006E4663" w:rsidRPr="009B4FD5" w:rsidDel="00E65366" w:rsidRDefault="006E4663" w:rsidP="0033315F">
            <w:pPr>
              <w:rPr>
                <w:del w:id="4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A6386" w14:textId="4A370B34" w:rsidR="006E4663" w:rsidRPr="009B4FD5" w:rsidDel="00E65366" w:rsidRDefault="006E4663" w:rsidP="0033315F">
            <w:pPr>
              <w:rPr>
                <w:del w:id="4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8C650" w14:textId="2292E95D" w:rsidR="006E4663" w:rsidRPr="009B4FD5" w:rsidDel="00E65366" w:rsidRDefault="006E4663" w:rsidP="0033315F">
            <w:pPr>
              <w:rPr>
                <w:del w:id="4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CB6DB" w14:textId="5A9EC0A6" w:rsidR="006E4663" w:rsidRPr="009B4FD5" w:rsidDel="00E65366" w:rsidRDefault="006E4663" w:rsidP="0033315F">
            <w:pPr>
              <w:rPr>
                <w:del w:id="4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FABD7" w14:textId="2CE7222F" w:rsidR="006E4663" w:rsidRPr="009B4FD5" w:rsidDel="00E65366" w:rsidRDefault="006E4663" w:rsidP="0033315F">
            <w:pPr>
              <w:rPr>
                <w:del w:id="4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74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022C0" w14:textId="247FDA9A" w:rsidR="006E4663" w:rsidRPr="009B4FD5" w:rsidDel="00E65366" w:rsidRDefault="006E4663" w:rsidP="0033315F">
            <w:pPr>
              <w:rPr>
                <w:del w:id="4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251112F3" w14:textId="7DA274F9" w:rsidTr="0033315F">
        <w:trPr>
          <w:trHeight w:val="300"/>
          <w:del w:id="43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C429B" w14:textId="2B5A154E" w:rsidR="006E4663" w:rsidRPr="009B4FD5" w:rsidDel="00E65366" w:rsidRDefault="006E4663" w:rsidP="0033315F">
            <w:pPr>
              <w:rPr>
                <w:del w:id="4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3E1E6" w14:textId="4D817159" w:rsidR="006E4663" w:rsidRPr="009B4FD5" w:rsidDel="00E65366" w:rsidRDefault="006E4663" w:rsidP="0033315F">
            <w:pPr>
              <w:rPr>
                <w:del w:id="4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E35D9" w14:textId="105297D5" w:rsidR="006E4663" w:rsidRPr="009B4FD5" w:rsidDel="00E65366" w:rsidRDefault="006E4663" w:rsidP="0033315F">
            <w:pPr>
              <w:rPr>
                <w:del w:id="4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4763C" w14:textId="0ED40518" w:rsidR="006E4663" w:rsidRPr="009B4FD5" w:rsidDel="00E65366" w:rsidRDefault="006E4663" w:rsidP="0033315F">
            <w:pPr>
              <w:rPr>
                <w:del w:id="4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56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8C2AD" w14:textId="42F512E3" w:rsidR="006E4663" w:rsidRPr="009B4FD5" w:rsidDel="00E65366" w:rsidRDefault="006E4663" w:rsidP="0033315F">
            <w:pPr>
              <w:rPr>
                <w:del w:id="4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12976" w14:textId="5F0D46E7" w:rsidR="006E4663" w:rsidRPr="009B4FD5" w:rsidDel="00E65366" w:rsidRDefault="006E4663" w:rsidP="0033315F">
            <w:pPr>
              <w:rPr>
                <w:del w:id="4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059B3" w14:textId="3187B9FE" w:rsidR="006E4663" w:rsidRPr="009B4FD5" w:rsidDel="00E65366" w:rsidRDefault="006E4663" w:rsidP="0033315F">
            <w:pPr>
              <w:rPr>
                <w:del w:id="4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9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E0CF5" w14:textId="262A12F9" w:rsidR="006E4663" w:rsidRPr="009B4FD5" w:rsidDel="00E65366" w:rsidRDefault="006E4663" w:rsidP="0033315F">
            <w:pPr>
              <w:rPr>
                <w:del w:id="4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3E02E" w14:textId="5F2B03F5" w:rsidR="006E4663" w:rsidRPr="009B4FD5" w:rsidDel="00E65366" w:rsidRDefault="006E4663" w:rsidP="0033315F">
            <w:pPr>
              <w:rPr>
                <w:del w:id="4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5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C21FE" w14:textId="110EBE2D" w:rsidR="006E4663" w:rsidRPr="009B4FD5" w:rsidDel="00E65366" w:rsidRDefault="006E4663" w:rsidP="0033315F">
            <w:pPr>
              <w:rPr>
                <w:del w:id="4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Occipital Gyrus</w:delText>
              </w:r>
            </w:del>
          </w:p>
        </w:tc>
      </w:tr>
      <w:tr w:rsidR="006E4663" w:rsidRPr="009B4FD5" w:rsidDel="00E65366" w14:paraId="5675CE70" w14:textId="430F14B7" w:rsidTr="0033315F">
        <w:trPr>
          <w:trHeight w:val="300"/>
          <w:del w:id="45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0A98E" w14:textId="13D4B0B3" w:rsidR="006E4663" w:rsidRPr="009B4FD5" w:rsidDel="00E65366" w:rsidRDefault="006E4663" w:rsidP="0033315F">
            <w:pPr>
              <w:rPr>
                <w:del w:id="4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565AE" w14:textId="402E0EF0" w:rsidR="006E4663" w:rsidRPr="009B4FD5" w:rsidDel="00E65366" w:rsidRDefault="006E4663" w:rsidP="0033315F">
            <w:pPr>
              <w:rPr>
                <w:del w:id="4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AADC9" w14:textId="1196A5FC" w:rsidR="006E4663" w:rsidRPr="009B4FD5" w:rsidDel="00E65366" w:rsidRDefault="006E4663" w:rsidP="0033315F">
            <w:pPr>
              <w:rPr>
                <w:del w:id="4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7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9CF3C" w14:textId="1DE30BCF" w:rsidR="006E4663" w:rsidRPr="009B4FD5" w:rsidDel="00E65366" w:rsidRDefault="006E4663" w:rsidP="0033315F">
            <w:pPr>
              <w:rPr>
                <w:del w:id="4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43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01B1E" w14:textId="44AC8325" w:rsidR="006E4663" w:rsidRPr="009B4FD5" w:rsidDel="00E65366" w:rsidRDefault="006E4663" w:rsidP="0033315F">
            <w:pPr>
              <w:rPr>
                <w:del w:id="4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D4482" w14:textId="33412D0F" w:rsidR="006E4663" w:rsidRPr="009B4FD5" w:rsidDel="00E65366" w:rsidRDefault="006E4663" w:rsidP="0033315F">
            <w:pPr>
              <w:rPr>
                <w:del w:id="4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A1DBF" w14:textId="1B4242FB" w:rsidR="006E4663" w:rsidRPr="009B4FD5" w:rsidDel="00E65366" w:rsidRDefault="006E4663" w:rsidP="0033315F">
            <w:pPr>
              <w:rPr>
                <w:del w:id="4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9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3FF3A" w14:textId="07AD7D4C" w:rsidR="006E4663" w:rsidRPr="009B4FD5" w:rsidDel="00E65366" w:rsidRDefault="006E4663" w:rsidP="0033315F">
            <w:pPr>
              <w:rPr>
                <w:del w:id="4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341EA" w14:textId="6766EA64" w:rsidR="006E4663" w:rsidRPr="009B4FD5" w:rsidDel="00E65366" w:rsidRDefault="006E4663" w:rsidP="0033315F">
            <w:pPr>
              <w:rPr>
                <w:del w:id="4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4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492F0" w14:textId="5C299A3E" w:rsidR="006E4663" w:rsidRPr="009B4FD5" w:rsidDel="00E65366" w:rsidRDefault="006E4663" w:rsidP="0033315F">
            <w:pPr>
              <w:rPr>
                <w:del w:id="4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Occipital Gyrus</w:delText>
              </w:r>
            </w:del>
          </w:p>
        </w:tc>
      </w:tr>
      <w:tr w:rsidR="006E4663" w:rsidRPr="009B4FD5" w:rsidDel="00E65366" w14:paraId="5FE98C4B" w14:textId="3A5A3010" w:rsidTr="0033315F">
        <w:trPr>
          <w:trHeight w:val="300"/>
          <w:del w:id="47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D82F2" w14:textId="2685AB4D" w:rsidR="006E4663" w:rsidRPr="009B4FD5" w:rsidDel="00E65366" w:rsidRDefault="006E4663" w:rsidP="0033315F">
            <w:pPr>
              <w:rPr>
                <w:del w:id="4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532BC" w14:textId="11F27982" w:rsidR="006E4663" w:rsidRPr="009B4FD5" w:rsidDel="00E65366" w:rsidRDefault="006E4663" w:rsidP="0033315F">
            <w:pPr>
              <w:rPr>
                <w:del w:id="4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858AC" w14:textId="210323CD" w:rsidR="006E4663" w:rsidRPr="009B4FD5" w:rsidDel="00E65366" w:rsidRDefault="006E4663" w:rsidP="0033315F">
            <w:pPr>
              <w:rPr>
                <w:del w:id="4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EA5E2" w14:textId="4A0BDD90" w:rsidR="006E4663" w:rsidRPr="009B4FD5" w:rsidDel="00E65366" w:rsidRDefault="006E4663" w:rsidP="0033315F">
            <w:pPr>
              <w:rPr>
                <w:del w:id="4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42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EC26B" w14:textId="5C425AC0" w:rsidR="006E4663" w:rsidRPr="009B4FD5" w:rsidDel="00E65366" w:rsidRDefault="006E4663" w:rsidP="0033315F">
            <w:pPr>
              <w:rPr>
                <w:del w:id="4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54B40" w14:textId="3CE7B72E" w:rsidR="006E4663" w:rsidRPr="009B4FD5" w:rsidDel="00E65366" w:rsidRDefault="006E4663" w:rsidP="0033315F">
            <w:pPr>
              <w:rPr>
                <w:del w:id="4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4C1EC" w14:textId="49894A8E" w:rsidR="006E4663" w:rsidRPr="009B4FD5" w:rsidDel="00E65366" w:rsidRDefault="006E4663" w:rsidP="0033315F">
            <w:pPr>
              <w:rPr>
                <w:del w:id="4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05540" w14:textId="548E8D03" w:rsidR="006E4663" w:rsidRPr="009B4FD5" w:rsidDel="00E65366" w:rsidRDefault="006E4663" w:rsidP="0033315F">
            <w:pPr>
              <w:rPr>
                <w:del w:id="4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33BE9" w14:textId="3EABBD9D" w:rsidR="006E4663" w:rsidRPr="009B4FD5" w:rsidDel="00E65366" w:rsidRDefault="006E4663" w:rsidP="0033315F">
            <w:pPr>
              <w:rPr>
                <w:del w:id="4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1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E3450" w14:textId="609B2152" w:rsidR="006E4663" w:rsidRPr="009B4FD5" w:rsidDel="00E65366" w:rsidRDefault="006E4663" w:rsidP="0033315F">
            <w:pPr>
              <w:rPr>
                <w:del w:id="4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6400E249" w14:textId="7AE3FECD" w:rsidTr="0033315F">
        <w:trPr>
          <w:trHeight w:val="300"/>
          <w:del w:id="49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81208" w14:textId="6A773DC2" w:rsidR="006E4663" w:rsidRPr="009B4FD5" w:rsidDel="00E65366" w:rsidRDefault="006E4663" w:rsidP="0033315F">
            <w:pPr>
              <w:rPr>
                <w:del w:id="4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88F41" w14:textId="59170727" w:rsidR="006E4663" w:rsidRPr="009B4FD5" w:rsidDel="00E65366" w:rsidRDefault="006E4663" w:rsidP="0033315F">
            <w:pPr>
              <w:rPr>
                <w:del w:id="4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4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C7BFE" w14:textId="637D87A8" w:rsidR="006E4663" w:rsidRPr="009B4FD5" w:rsidDel="00E65366" w:rsidRDefault="006E4663" w:rsidP="0033315F">
            <w:pPr>
              <w:rPr>
                <w:del w:id="5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D8EC5" w14:textId="21475C3C" w:rsidR="006E4663" w:rsidRPr="009B4FD5" w:rsidDel="00E65366" w:rsidRDefault="006E4663" w:rsidP="0033315F">
            <w:pPr>
              <w:rPr>
                <w:del w:id="5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42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B110F" w14:textId="22E3620C" w:rsidR="006E4663" w:rsidRPr="009B4FD5" w:rsidDel="00E65366" w:rsidRDefault="006E4663" w:rsidP="0033315F">
            <w:pPr>
              <w:rPr>
                <w:del w:id="5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A18BC" w14:textId="78AB72B8" w:rsidR="006E4663" w:rsidRPr="009B4FD5" w:rsidDel="00E65366" w:rsidRDefault="006E4663" w:rsidP="0033315F">
            <w:pPr>
              <w:rPr>
                <w:del w:id="5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3A52F" w14:textId="5FE5B5C6" w:rsidR="006E4663" w:rsidRPr="009B4FD5" w:rsidDel="00E65366" w:rsidRDefault="006E4663" w:rsidP="0033315F">
            <w:pPr>
              <w:rPr>
                <w:del w:id="5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4E174" w14:textId="3ACBF1E6" w:rsidR="006E4663" w:rsidRPr="009B4FD5" w:rsidDel="00E65366" w:rsidRDefault="006E4663" w:rsidP="0033315F">
            <w:pPr>
              <w:rPr>
                <w:del w:id="5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9EFD6" w14:textId="0796E5F3" w:rsidR="006E4663" w:rsidRPr="009B4FD5" w:rsidDel="00E65366" w:rsidRDefault="006E4663" w:rsidP="0033315F">
            <w:pPr>
              <w:rPr>
                <w:del w:id="5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1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2D6A2" w14:textId="7EF0E73D" w:rsidR="006E4663" w:rsidRPr="009B4FD5" w:rsidDel="00E65366" w:rsidRDefault="006E4663" w:rsidP="0033315F">
            <w:pPr>
              <w:rPr>
                <w:del w:id="5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71495CE7" w14:textId="536BEA21" w:rsidTr="0033315F">
        <w:trPr>
          <w:trHeight w:val="300"/>
          <w:del w:id="51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5F7D8" w14:textId="46DB9BDF" w:rsidR="006E4663" w:rsidRPr="009B4FD5" w:rsidDel="00E65366" w:rsidRDefault="006E4663" w:rsidP="0033315F">
            <w:pPr>
              <w:rPr>
                <w:del w:id="5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1CD78" w14:textId="44D8625F" w:rsidR="006E4663" w:rsidRPr="009B4FD5" w:rsidDel="00E65366" w:rsidRDefault="006E4663" w:rsidP="0033315F">
            <w:pPr>
              <w:rPr>
                <w:del w:id="5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450AE" w14:textId="666B733E" w:rsidR="006E4663" w:rsidRPr="009B4FD5" w:rsidDel="00E65366" w:rsidRDefault="006E4663" w:rsidP="0033315F">
            <w:pPr>
              <w:rPr>
                <w:del w:id="5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8061E" w14:textId="4B11EECC" w:rsidR="006E4663" w:rsidRPr="009B4FD5" w:rsidDel="00E65366" w:rsidRDefault="006E4663" w:rsidP="0033315F">
            <w:pPr>
              <w:rPr>
                <w:del w:id="5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39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F7DBE" w14:textId="2A21CA48" w:rsidR="006E4663" w:rsidRPr="009B4FD5" w:rsidDel="00E65366" w:rsidRDefault="006E4663" w:rsidP="0033315F">
            <w:pPr>
              <w:rPr>
                <w:del w:id="5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7E1DA" w14:textId="2E18822D" w:rsidR="006E4663" w:rsidRPr="009B4FD5" w:rsidDel="00E65366" w:rsidRDefault="006E4663" w:rsidP="0033315F">
            <w:pPr>
              <w:rPr>
                <w:del w:id="5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03D8B" w14:textId="209E5140" w:rsidR="006E4663" w:rsidRPr="009B4FD5" w:rsidDel="00E65366" w:rsidRDefault="006E4663" w:rsidP="0033315F">
            <w:pPr>
              <w:rPr>
                <w:del w:id="5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5ACB3" w14:textId="30D08FCB" w:rsidR="006E4663" w:rsidRPr="009B4FD5" w:rsidDel="00E65366" w:rsidRDefault="006E4663" w:rsidP="0033315F">
            <w:pPr>
              <w:rPr>
                <w:del w:id="5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F3980" w14:textId="60BDCE95" w:rsidR="006E4663" w:rsidRPr="009B4FD5" w:rsidDel="00E65366" w:rsidRDefault="006E4663" w:rsidP="0033315F">
            <w:pPr>
              <w:rPr>
                <w:del w:id="5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8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DC19B" w14:textId="790BC405" w:rsidR="006E4663" w:rsidRPr="009B4FD5" w:rsidDel="00E65366" w:rsidRDefault="006E4663" w:rsidP="0033315F">
            <w:pPr>
              <w:rPr>
                <w:del w:id="5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2AA8A6A3" w14:textId="2B3B7ADA" w:rsidTr="0033315F">
        <w:trPr>
          <w:trHeight w:val="300"/>
          <w:del w:id="53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E0507" w14:textId="552E1C1A" w:rsidR="006E4663" w:rsidRPr="009B4FD5" w:rsidDel="00E65366" w:rsidRDefault="006E4663" w:rsidP="0033315F">
            <w:pPr>
              <w:rPr>
                <w:del w:id="5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3A1CD" w14:textId="3E278D04" w:rsidR="006E4663" w:rsidRPr="009B4FD5" w:rsidDel="00E65366" w:rsidRDefault="006E4663" w:rsidP="0033315F">
            <w:pPr>
              <w:rPr>
                <w:del w:id="5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32184" w14:textId="2286BBA9" w:rsidR="006E4663" w:rsidRPr="009B4FD5" w:rsidDel="00E65366" w:rsidRDefault="006E4663" w:rsidP="0033315F">
            <w:pPr>
              <w:rPr>
                <w:del w:id="5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9C24E" w14:textId="378628FE" w:rsidR="006E4663" w:rsidRPr="009B4FD5" w:rsidDel="00E65366" w:rsidRDefault="006E4663" w:rsidP="0033315F">
            <w:pPr>
              <w:rPr>
                <w:del w:id="5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38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02631" w14:textId="06046167" w:rsidR="006E4663" w:rsidRPr="009B4FD5" w:rsidDel="00E65366" w:rsidRDefault="006E4663" w:rsidP="0033315F">
            <w:pPr>
              <w:rPr>
                <w:del w:id="5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6094F" w14:textId="7530297B" w:rsidR="006E4663" w:rsidRPr="009B4FD5" w:rsidDel="00E65366" w:rsidRDefault="006E4663" w:rsidP="0033315F">
            <w:pPr>
              <w:rPr>
                <w:del w:id="5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FD791" w14:textId="4802FD36" w:rsidR="006E4663" w:rsidRPr="009B4FD5" w:rsidDel="00E65366" w:rsidRDefault="006E4663" w:rsidP="0033315F">
            <w:pPr>
              <w:rPr>
                <w:del w:id="5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DB488" w14:textId="109BA0ED" w:rsidR="006E4663" w:rsidRPr="009B4FD5" w:rsidDel="00E65366" w:rsidRDefault="006E4663" w:rsidP="0033315F">
            <w:pPr>
              <w:rPr>
                <w:del w:id="5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3C3F6" w14:textId="76D32986" w:rsidR="006E4663" w:rsidRPr="009B4FD5" w:rsidDel="00E65366" w:rsidRDefault="006E4663" w:rsidP="0033315F">
            <w:pPr>
              <w:rPr>
                <w:del w:id="5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6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18644" w14:textId="2532DC55" w:rsidR="006E4663" w:rsidRPr="009B4FD5" w:rsidDel="00E65366" w:rsidRDefault="006E4663" w:rsidP="0033315F">
            <w:pPr>
              <w:rPr>
                <w:del w:id="5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23D275C4" w14:textId="2350CBF4" w:rsidTr="0033315F">
        <w:trPr>
          <w:trHeight w:val="300"/>
          <w:del w:id="55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D7D14" w14:textId="1B7698D3" w:rsidR="006E4663" w:rsidRPr="009B4FD5" w:rsidDel="00E65366" w:rsidRDefault="006E4663" w:rsidP="0033315F">
            <w:pPr>
              <w:rPr>
                <w:del w:id="5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43524" w14:textId="1889B92D" w:rsidR="006E4663" w:rsidRPr="009B4FD5" w:rsidDel="00E65366" w:rsidRDefault="006E4663" w:rsidP="0033315F">
            <w:pPr>
              <w:rPr>
                <w:del w:id="5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78DDC" w14:textId="4CED7BFF" w:rsidR="006E4663" w:rsidRPr="009B4FD5" w:rsidDel="00E65366" w:rsidRDefault="006E4663" w:rsidP="0033315F">
            <w:pPr>
              <w:rPr>
                <w:del w:id="5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9D3FE" w14:textId="10A0F960" w:rsidR="006E4663" w:rsidRPr="009B4FD5" w:rsidDel="00E65366" w:rsidRDefault="006E4663" w:rsidP="0033315F">
            <w:pPr>
              <w:rPr>
                <w:del w:id="5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34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66B0C" w14:textId="26510EAA" w:rsidR="006E4663" w:rsidRPr="009B4FD5" w:rsidDel="00E65366" w:rsidRDefault="006E4663" w:rsidP="0033315F">
            <w:pPr>
              <w:rPr>
                <w:del w:id="5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598E8" w14:textId="01F82256" w:rsidR="006E4663" w:rsidRPr="009B4FD5" w:rsidDel="00E65366" w:rsidRDefault="006E4663" w:rsidP="0033315F">
            <w:pPr>
              <w:rPr>
                <w:del w:id="5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7C52F" w14:textId="580F7243" w:rsidR="006E4663" w:rsidRPr="009B4FD5" w:rsidDel="00E65366" w:rsidRDefault="006E4663" w:rsidP="0033315F">
            <w:pPr>
              <w:rPr>
                <w:del w:id="5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49229" w14:textId="733918DA" w:rsidR="006E4663" w:rsidRPr="009B4FD5" w:rsidDel="00E65366" w:rsidRDefault="006E4663" w:rsidP="0033315F">
            <w:pPr>
              <w:rPr>
                <w:del w:id="5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812EC" w14:textId="474B011E" w:rsidR="006E4663" w:rsidRPr="009B4FD5" w:rsidDel="00E65366" w:rsidRDefault="006E4663" w:rsidP="0033315F">
            <w:pPr>
              <w:rPr>
                <w:del w:id="5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6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AD461" w14:textId="1AD97456" w:rsidR="006E4663" w:rsidRPr="009B4FD5" w:rsidDel="00E65366" w:rsidRDefault="006E4663" w:rsidP="0033315F">
            <w:pPr>
              <w:rPr>
                <w:del w:id="5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4FEAA151" w14:textId="3148DD12" w:rsidTr="0033315F">
        <w:trPr>
          <w:trHeight w:val="300"/>
          <w:del w:id="57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CA297" w14:textId="249C2232" w:rsidR="006E4663" w:rsidRPr="009B4FD5" w:rsidDel="00E65366" w:rsidRDefault="006E4663" w:rsidP="0033315F">
            <w:pPr>
              <w:rPr>
                <w:del w:id="5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65227" w14:textId="57E125A8" w:rsidR="006E4663" w:rsidRPr="009B4FD5" w:rsidDel="00E65366" w:rsidRDefault="006E4663" w:rsidP="0033315F">
            <w:pPr>
              <w:rPr>
                <w:del w:id="5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A46BB" w14:textId="6FF3B7F1" w:rsidR="006E4663" w:rsidRPr="009B4FD5" w:rsidDel="00E65366" w:rsidRDefault="006E4663" w:rsidP="0033315F">
            <w:pPr>
              <w:rPr>
                <w:del w:id="5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86659" w14:textId="1F302AA1" w:rsidR="006E4663" w:rsidRPr="009B4FD5" w:rsidDel="00E65366" w:rsidRDefault="006E4663" w:rsidP="0033315F">
            <w:pPr>
              <w:rPr>
                <w:del w:id="5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27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B4C2F" w14:textId="50B77667" w:rsidR="006E4663" w:rsidRPr="009B4FD5" w:rsidDel="00E65366" w:rsidRDefault="006E4663" w:rsidP="0033315F">
            <w:pPr>
              <w:rPr>
                <w:del w:id="5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67779" w14:textId="034BA16E" w:rsidR="006E4663" w:rsidRPr="009B4FD5" w:rsidDel="00E65366" w:rsidRDefault="006E4663" w:rsidP="0033315F">
            <w:pPr>
              <w:rPr>
                <w:del w:id="5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232F9" w14:textId="52D3AEAD" w:rsidR="006E4663" w:rsidRPr="009B4FD5" w:rsidDel="00E65366" w:rsidRDefault="006E4663" w:rsidP="0033315F">
            <w:pPr>
              <w:rPr>
                <w:del w:id="5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A6860" w14:textId="5A0B4FF4" w:rsidR="006E4663" w:rsidRPr="009B4FD5" w:rsidDel="00E65366" w:rsidRDefault="006E4663" w:rsidP="0033315F">
            <w:pPr>
              <w:rPr>
                <w:del w:id="5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316B2" w14:textId="4E30F2CC" w:rsidR="006E4663" w:rsidRPr="009B4FD5" w:rsidDel="00E65366" w:rsidRDefault="006E4663" w:rsidP="0033315F">
            <w:pPr>
              <w:rPr>
                <w:del w:id="5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3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A931D" w14:textId="7FF9E811" w:rsidR="006E4663" w:rsidRPr="009B4FD5" w:rsidDel="00E65366" w:rsidRDefault="006E4663" w:rsidP="0033315F">
            <w:pPr>
              <w:rPr>
                <w:del w:id="5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5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33368FD6" w14:textId="26226FF0" w:rsidTr="0033315F">
        <w:trPr>
          <w:trHeight w:val="300"/>
          <w:del w:id="60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B7BD6" w14:textId="1E18C539" w:rsidR="006E4663" w:rsidRPr="009B4FD5" w:rsidDel="00E65366" w:rsidRDefault="006E4663" w:rsidP="0033315F">
            <w:pPr>
              <w:rPr>
                <w:del w:id="6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AB1A9" w14:textId="030A9FE6" w:rsidR="006E4663" w:rsidRPr="009B4FD5" w:rsidDel="00E65366" w:rsidRDefault="006E4663" w:rsidP="0033315F">
            <w:pPr>
              <w:rPr>
                <w:del w:id="6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E700A" w14:textId="58B0EA8B" w:rsidR="006E4663" w:rsidRPr="009B4FD5" w:rsidDel="00E65366" w:rsidRDefault="006E4663" w:rsidP="0033315F">
            <w:pPr>
              <w:rPr>
                <w:del w:id="6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D330E" w14:textId="4D5D7332" w:rsidR="006E4663" w:rsidRPr="009B4FD5" w:rsidDel="00E65366" w:rsidRDefault="006E4663" w:rsidP="0033315F">
            <w:pPr>
              <w:rPr>
                <w:del w:id="6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22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C9101" w14:textId="0156C910" w:rsidR="006E4663" w:rsidRPr="009B4FD5" w:rsidDel="00E65366" w:rsidRDefault="006E4663" w:rsidP="0033315F">
            <w:pPr>
              <w:rPr>
                <w:del w:id="6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3A2F0" w14:textId="44262ACE" w:rsidR="006E4663" w:rsidRPr="009B4FD5" w:rsidDel="00E65366" w:rsidRDefault="006E4663" w:rsidP="0033315F">
            <w:pPr>
              <w:rPr>
                <w:del w:id="6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EA747" w14:textId="7D5444E0" w:rsidR="006E4663" w:rsidRPr="009B4FD5" w:rsidDel="00E65366" w:rsidRDefault="006E4663" w:rsidP="0033315F">
            <w:pPr>
              <w:rPr>
                <w:del w:id="6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443AE" w14:textId="3FC87B4E" w:rsidR="006E4663" w:rsidRPr="009B4FD5" w:rsidDel="00E65366" w:rsidRDefault="006E4663" w:rsidP="0033315F">
            <w:pPr>
              <w:rPr>
                <w:del w:id="6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551D6" w14:textId="711F02A2" w:rsidR="006E4663" w:rsidRPr="009B4FD5" w:rsidDel="00E65366" w:rsidRDefault="006E4663" w:rsidP="0033315F">
            <w:pPr>
              <w:rPr>
                <w:del w:id="6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2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160AD" w14:textId="3197C30C" w:rsidR="006E4663" w:rsidRPr="009B4FD5" w:rsidDel="00E65366" w:rsidRDefault="006E4663" w:rsidP="0033315F">
            <w:pPr>
              <w:rPr>
                <w:del w:id="6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CBDB8E4" w14:textId="0118D6E0" w:rsidTr="0033315F">
        <w:trPr>
          <w:trHeight w:val="300"/>
          <w:del w:id="62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8C70E" w14:textId="66B54A44" w:rsidR="006E4663" w:rsidRPr="009B4FD5" w:rsidDel="00E65366" w:rsidRDefault="006E4663" w:rsidP="0033315F">
            <w:pPr>
              <w:rPr>
                <w:del w:id="6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93469" w14:textId="15872206" w:rsidR="006E4663" w:rsidRPr="009B4FD5" w:rsidDel="00E65366" w:rsidRDefault="006E4663" w:rsidP="0033315F">
            <w:pPr>
              <w:rPr>
                <w:del w:id="6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C6F32" w14:textId="0110D6E4" w:rsidR="006E4663" w:rsidRPr="009B4FD5" w:rsidDel="00E65366" w:rsidRDefault="006E4663" w:rsidP="0033315F">
            <w:pPr>
              <w:rPr>
                <w:del w:id="6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29CD8" w14:textId="5EDEA748" w:rsidR="006E4663" w:rsidRPr="009B4FD5" w:rsidDel="00E65366" w:rsidRDefault="006E4663" w:rsidP="0033315F">
            <w:pPr>
              <w:rPr>
                <w:del w:id="6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22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7CF7B" w14:textId="70222FC0" w:rsidR="006E4663" w:rsidRPr="009B4FD5" w:rsidDel="00E65366" w:rsidRDefault="006E4663" w:rsidP="0033315F">
            <w:pPr>
              <w:rPr>
                <w:del w:id="6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F6053" w14:textId="0137C7A8" w:rsidR="006E4663" w:rsidRPr="009B4FD5" w:rsidDel="00E65366" w:rsidRDefault="006E4663" w:rsidP="0033315F">
            <w:pPr>
              <w:rPr>
                <w:del w:id="6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F244D" w14:textId="3182DB4A" w:rsidR="006E4663" w:rsidRPr="009B4FD5" w:rsidDel="00E65366" w:rsidRDefault="006E4663" w:rsidP="0033315F">
            <w:pPr>
              <w:rPr>
                <w:del w:id="6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050C5" w14:textId="614F2939" w:rsidR="006E4663" w:rsidRPr="009B4FD5" w:rsidDel="00E65366" w:rsidRDefault="006E4663" w:rsidP="0033315F">
            <w:pPr>
              <w:rPr>
                <w:del w:id="6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79B9D" w14:textId="0EDD8984" w:rsidR="006E4663" w:rsidRPr="009B4FD5" w:rsidDel="00E65366" w:rsidRDefault="006E4663" w:rsidP="0033315F">
            <w:pPr>
              <w:rPr>
                <w:del w:id="6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1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9AE3A" w14:textId="3B2477E8" w:rsidR="006E4663" w:rsidRPr="009B4FD5" w:rsidDel="00E65366" w:rsidRDefault="006E4663" w:rsidP="0033315F">
            <w:pPr>
              <w:rPr>
                <w:del w:id="6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457761A2" w14:textId="14201525" w:rsidTr="0033315F">
        <w:trPr>
          <w:trHeight w:val="300"/>
          <w:del w:id="64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AEA27" w14:textId="3783807F" w:rsidR="006E4663" w:rsidRPr="009B4FD5" w:rsidDel="00E65366" w:rsidRDefault="006E4663" w:rsidP="0033315F">
            <w:pPr>
              <w:rPr>
                <w:del w:id="6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5C697" w14:textId="5B39090C" w:rsidR="006E4663" w:rsidRPr="009B4FD5" w:rsidDel="00E65366" w:rsidRDefault="006E4663" w:rsidP="0033315F">
            <w:pPr>
              <w:rPr>
                <w:del w:id="6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06253" w14:textId="0F74C9D2" w:rsidR="006E4663" w:rsidRPr="009B4FD5" w:rsidDel="00E65366" w:rsidRDefault="006E4663" w:rsidP="0033315F">
            <w:pPr>
              <w:rPr>
                <w:del w:id="6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8F154" w14:textId="5DC23D70" w:rsidR="006E4663" w:rsidRPr="009B4FD5" w:rsidDel="00E65366" w:rsidRDefault="006E4663" w:rsidP="0033315F">
            <w:pPr>
              <w:rPr>
                <w:del w:id="6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22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F01EC" w14:textId="65AC26FC" w:rsidR="006E4663" w:rsidRPr="009B4FD5" w:rsidDel="00E65366" w:rsidRDefault="006E4663" w:rsidP="0033315F">
            <w:pPr>
              <w:rPr>
                <w:del w:id="6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9B5D7" w14:textId="48CD6690" w:rsidR="006E4663" w:rsidRPr="009B4FD5" w:rsidDel="00E65366" w:rsidRDefault="006E4663" w:rsidP="0033315F">
            <w:pPr>
              <w:rPr>
                <w:del w:id="6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1E3A8" w14:textId="7C7B5ED1" w:rsidR="006E4663" w:rsidRPr="009B4FD5" w:rsidDel="00E65366" w:rsidRDefault="006E4663" w:rsidP="0033315F">
            <w:pPr>
              <w:rPr>
                <w:del w:id="6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762E6" w14:textId="00D6E489" w:rsidR="006E4663" w:rsidRPr="009B4FD5" w:rsidDel="00E65366" w:rsidRDefault="006E4663" w:rsidP="0033315F">
            <w:pPr>
              <w:rPr>
                <w:del w:id="6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9D43F" w14:textId="4CF27859" w:rsidR="006E4663" w:rsidRPr="009B4FD5" w:rsidDel="00E65366" w:rsidRDefault="006E4663" w:rsidP="0033315F">
            <w:pPr>
              <w:rPr>
                <w:del w:id="6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0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03253" w14:textId="4CBD4580" w:rsidR="006E4663" w:rsidRPr="009B4FD5" w:rsidDel="00E65366" w:rsidRDefault="006E4663" w:rsidP="0033315F">
            <w:pPr>
              <w:rPr>
                <w:del w:id="6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AAA7E54" w14:textId="36A0D042" w:rsidTr="0033315F">
        <w:trPr>
          <w:trHeight w:val="300"/>
          <w:del w:id="66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968A2" w14:textId="513F834E" w:rsidR="006E4663" w:rsidRPr="009B4FD5" w:rsidDel="00E65366" w:rsidRDefault="006E4663" w:rsidP="0033315F">
            <w:pPr>
              <w:rPr>
                <w:del w:id="6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FCE18" w14:textId="03EBE311" w:rsidR="006E4663" w:rsidRPr="009B4FD5" w:rsidDel="00E65366" w:rsidRDefault="006E4663" w:rsidP="0033315F">
            <w:pPr>
              <w:rPr>
                <w:del w:id="6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22DE2" w14:textId="49352918" w:rsidR="006E4663" w:rsidRPr="009B4FD5" w:rsidDel="00E65366" w:rsidRDefault="006E4663" w:rsidP="0033315F">
            <w:pPr>
              <w:rPr>
                <w:del w:id="6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715A9" w14:textId="2F88D776" w:rsidR="006E4663" w:rsidRPr="009B4FD5" w:rsidDel="00E65366" w:rsidRDefault="006E4663" w:rsidP="0033315F">
            <w:pPr>
              <w:rPr>
                <w:del w:id="6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20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6D713" w14:textId="3F47CC2D" w:rsidR="006E4663" w:rsidRPr="009B4FD5" w:rsidDel="00E65366" w:rsidRDefault="006E4663" w:rsidP="0033315F">
            <w:pPr>
              <w:rPr>
                <w:del w:id="6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5D635" w14:textId="3F55C041" w:rsidR="006E4663" w:rsidRPr="009B4FD5" w:rsidDel="00E65366" w:rsidRDefault="006E4663" w:rsidP="0033315F">
            <w:pPr>
              <w:rPr>
                <w:del w:id="6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79515" w14:textId="1782DB49" w:rsidR="006E4663" w:rsidRPr="009B4FD5" w:rsidDel="00E65366" w:rsidRDefault="006E4663" w:rsidP="0033315F">
            <w:pPr>
              <w:rPr>
                <w:del w:id="6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F1AB3" w14:textId="6FD1DF7B" w:rsidR="006E4663" w:rsidRPr="009B4FD5" w:rsidDel="00E65366" w:rsidRDefault="006E4663" w:rsidP="0033315F">
            <w:pPr>
              <w:rPr>
                <w:del w:id="6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01739" w14:textId="3D08926B" w:rsidR="006E4663" w:rsidRPr="009B4FD5" w:rsidDel="00E65366" w:rsidRDefault="006E4663" w:rsidP="0033315F">
            <w:pPr>
              <w:rPr>
                <w:del w:id="6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9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7C983" w14:textId="6B40F917" w:rsidR="006E4663" w:rsidRPr="009B4FD5" w:rsidDel="00E65366" w:rsidRDefault="006E4663" w:rsidP="0033315F">
            <w:pPr>
              <w:rPr>
                <w:del w:id="6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1E0C85D" w14:textId="6DC8150A" w:rsidTr="0033315F">
        <w:trPr>
          <w:trHeight w:val="300"/>
          <w:del w:id="68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D5141" w14:textId="1C454B28" w:rsidR="006E4663" w:rsidRPr="009B4FD5" w:rsidDel="00E65366" w:rsidRDefault="006E4663" w:rsidP="0033315F">
            <w:pPr>
              <w:rPr>
                <w:del w:id="6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3044D" w14:textId="0AD63FB1" w:rsidR="006E4663" w:rsidRPr="009B4FD5" w:rsidDel="00E65366" w:rsidRDefault="006E4663" w:rsidP="0033315F">
            <w:pPr>
              <w:rPr>
                <w:del w:id="6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8E812" w14:textId="78C3652C" w:rsidR="006E4663" w:rsidRPr="009B4FD5" w:rsidDel="00E65366" w:rsidRDefault="006E4663" w:rsidP="0033315F">
            <w:pPr>
              <w:rPr>
                <w:del w:id="6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BDC2C" w14:textId="4578E24F" w:rsidR="006E4663" w:rsidRPr="009B4FD5" w:rsidDel="00E65366" w:rsidRDefault="006E4663" w:rsidP="0033315F">
            <w:pPr>
              <w:rPr>
                <w:del w:id="6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20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A5176" w14:textId="053F2A58" w:rsidR="006E4663" w:rsidRPr="009B4FD5" w:rsidDel="00E65366" w:rsidRDefault="006E4663" w:rsidP="0033315F">
            <w:pPr>
              <w:rPr>
                <w:del w:id="6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3EEAB" w14:textId="624452E9" w:rsidR="006E4663" w:rsidRPr="009B4FD5" w:rsidDel="00E65366" w:rsidRDefault="006E4663" w:rsidP="0033315F">
            <w:pPr>
              <w:rPr>
                <w:del w:id="6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7BE95" w14:textId="5CB98EF0" w:rsidR="006E4663" w:rsidRPr="009B4FD5" w:rsidDel="00E65366" w:rsidRDefault="006E4663" w:rsidP="0033315F">
            <w:pPr>
              <w:rPr>
                <w:del w:id="6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6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73744" w14:textId="781CCBCC" w:rsidR="006E4663" w:rsidRPr="009B4FD5" w:rsidDel="00E65366" w:rsidRDefault="006E4663" w:rsidP="0033315F">
            <w:pPr>
              <w:rPr>
                <w:del w:id="6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FFD13" w14:textId="77DC72C1" w:rsidR="006E4663" w:rsidRPr="009B4FD5" w:rsidDel="00E65366" w:rsidRDefault="006E4663" w:rsidP="0033315F">
            <w:pPr>
              <w:rPr>
                <w:del w:id="7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84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CA5C9" w14:textId="1A98AA40" w:rsidR="006E4663" w:rsidRPr="009B4FD5" w:rsidDel="00E65366" w:rsidRDefault="006E4663" w:rsidP="0033315F">
            <w:pPr>
              <w:rPr>
                <w:del w:id="7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2EE12441" w14:textId="700C7217" w:rsidTr="0033315F">
        <w:trPr>
          <w:trHeight w:val="300"/>
          <w:del w:id="70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38868" w14:textId="2A99C6DA" w:rsidR="006E4663" w:rsidRPr="009B4FD5" w:rsidDel="00E65366" w:rsidRDefault="006E4663" w:rsidP="0033315F">
            <w:pPr>
              <w:rPr>
                <w:del w:id="7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4B17B" w14:textId="70095465" w:rsidR="006E4663" w:rsidRPr="009B4FD5" w:rsidDel="00E65366" w:rsidRDefault="006E4663" w:rsidP="0033315F">
            <w:pPr>
              <w:rPr>
                <w:del w:id="7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9A243" w14:textId="27F58F13" w:rsidR="006E4663" w:rsidRPr="009B4FD5" w:rsidDel="00E65366" w:rsidRDefault="006E4663" w:rsidP="0033315F">
            <w:pPr>
              <w:rPr>
                <w:del w:id="7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2B171" w14:textId="1E2AECE6" w:rsidR="006E4663" w:rsidRPr="009B4FD5" w:rsidDel="00E65366" w:rsidRDefault="006E4663" w:rsidP="0033315F">
            <w:pPr>
              <w:rPr>
                <w:del w:id="7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18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E125F" w14:textId="71173D57" w:rsidR="006E4663" w:rsidRPr="009B4FD5" w:rsidDel="00E65366" w:rsidRDefault="006E4663" w:rsidP="0033315F">
            <w:pPr>
              <w:rPr>
                <w:del w:id="7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38394" w14:textId="46590B4B" w:rsidR="006E4663" w:rsidRPr="009B4FD5" w:rsidDel="00E65366" w:rsidRDefault="006E4663" w:rsidP="0033315F">
            <w:pPr>
              <w:rPr>
                <w:del w:id="7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BA007" w14:textId="32E74B50" w:rsidR="006E4663" w:rsidRPr="009B4FD5" w:rsidDel="00E65366" w:rsidRDefault="006E4663" w:rsidP="0033315F">
            <w:pPr>
              <w:rPr>
                <w:del w:id="7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70F86" w14:textId="51DDF17F" w:rsidR="006E4663" w:rsidRPr="009B4FD5" w:rsidDel="00E65366" w:rsidRDefault="006E4663" w:rsidP="0033315F">
            <w:pPr>
              <w:rPr>
                <w:del w:id="7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B5F80" w14:textId="20E0CF91" w:rsidR="006E4663" w:rsidRPr="009B4FD5" w:rsidDel="00E65366" w:rsidRDefault="006E4663" w:rsidP="0033315F">
            <w:pPr>
              <w:rPr>
                <w:del w:id="7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7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B607B" w14:textId="4E355BB8" w:rsidR="006E4663" w:rsidRPr="009B4FD5" w:rsidDel="00E65366" w:rsidRDefault="006E4663" w:rsidP="0033315F">
            <w:pPr>
              <w:rPr>
                <w:del w:id="7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4D55E5A2" w14:textId="61C5DF7D" w:rsidTr="0033315F">
        <w:trPr>
          <w:trHeight w:val="300"/>
          <w:del w:id="72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895BA" w14:textId="164DEA6D" w:rsidR="006E4663" w:rsidRPr="009B4FD5" w:rsidDel="00E65366" w:rsidRDefault="006E4663" w:rsidP="0033315F">
            <w:pPr>
              <w:rPr>
                <w:del w:id="7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4B852" w14:textId="61C9D61E" w:rsidR="006E4663" w:rsidRPr="009B4FD5" w:rsidDel="00E65366" w:rsidRDefault="006E4663" w:rsidP="0033315F">
            <w:pPr>
              <w:rPr>
                <w:del w:id="7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FDAAA" w14:textId="7A55E74D" w:rsidR="006E4663" w:rsidRPr="009B4FD5" w:rsidDel="00E65366" w:rsidRDefault="006E4663" w:rsidP="0033315F">
            <w:pPr>
              <w:rPr>
                <w:del w:id="7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45A10" w14:textId="66CDCFD1" w:rsidR="006E4663" w:rsidRPr="009B4FD5" w:rsidDel="00E65366" w:rsidRDefault="006E4663" w:rsidP="0033315F">
            <w:pPr>
              <w:rPr>
                <w:del w:id="7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16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FFB65" w14:textId="27AB4135" w:rsidR="006E4663" w:rsidRPr="009B4FD5" w:rsidDel="00E65366" w:rsidRDefault="006E4663" w:rsidP="0033315F">
            <w:pPr>
              <w:rPr>
                <w:del w:id="7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C1488" w14:textId="17CC4515" w:rsidR="006E4663" w:rsidRPr="009B4FD5" w:rsidDel="00E65366" w:rsidRDefault="006E4663" w:rsidP="0033315F">
            <w:pPr>
              <w:rPr>
                <w:del w:id="7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C59C8" w14:textId="42E8E4A7" w:rsidR="006E4663" w:rsidRPr="009B4FD5" w:rsidDel="00E65366" w:rsidRDefault="006E4663" w:rsidP="0033315F">
            <w:pPr>
              <w:rPr>
                <w:del w:id="7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9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D2639" w14:textId="2DF55E05" w:rsidR="006E4663" w:rsidRPr="009B4FD5" w:rsidDel="00E65366" w:rsidRDefault="006E4663" w:rsidP="0033315F">
            <w:pPr>
              <w:rPr>
                <w:del w:id="7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02702" w14:textId="4DDA0FBE" w:rsidR="006E4663" w:rsidRPr="009B4FD5" w:rsidDel="00E65366" w:rsidRDefault="006E4663" w:rsidP="0033315F">
            <w:pPr>
              <w:rPr>
                <w:del w:id="7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5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54A72" w14:textId="6AF8B1B2" w:rsidR="006E4663" w:rsidRPr="009B4FD5" w:rsidDel="00E65366" w:rsidRDefault="006E4663" w:rsidP="0033315F">
            <w:pPr>
              <w:rPr>
                <w:del w:id="7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Occipital Gyrus</w:delText>
              </w:r>
            </w:del>
          </w:p>
        </w:tc>
      </w:tr>
      <w:tr w:rsidR="006E4663" w:rsidRPr="009B4FD5" w:rsidDel="00E65366" w14:paraId="61EF0C91" w14:textId="181EB2F4" w:rsidTr="0033315F">
        <w:trPr>
          <w:trHeight w:val="300"/>
          <w:del w:id="74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7592E" w14:textId="6591E889" w:rsidR="006E4663" w:rsidRPr="009B4FD5" w:rsidDel="00E65366" w:rsidRDefault="006E4663" w:rsidP="0033315F">
            <w:pPr>
              <w:rPr>
                <w:del w:id="7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53809" w14:textId="7B678CFF" w:rsidR="006E4663" w:rsidRPr="009B4FD5" w:rsidDel="00E65366" w:rsidRDefault="006E4663" w:rsidP="0033315F">
            <w:pPr>
              <w:rPr>
                <w:del w:id="7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3BB10" w14:textId="5DF97BF1" w:rsidR="006E4663" w:rsidRPr="009B4FD5" w:rsidDel="00E65366" w:rsidRDefault="006E4663" w:rsidP="0033315F">
            <w:pPr>
              <w:rPr>
                <w:del w:id="7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C3027" w14:textId="00F4DCD6" w:rsidR="006E4663" w:rsidRPr="009B4FD5" w:rsidDel="00E65366" w:rsidRDefault="006E4663" w:rsidP="0033315F">
            <w:pPr>
              <w:rPr>
                <w:del w:id="7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11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00BC2" w14:textId="4AD61C6C" w:rsidR="006E4663" w:rsidRPr="009B4FD5" w:rsidDel="00E65366" w:rsidRDefault="006E4663" w:rsidP="0033315F">
            <w:pPr>
              <w:rPr>
                <w:del w:id="7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FBECE" w14:textId="7BA0383F" w:rsidR="006E4663" w:rsidRPr="009B4FD5" w:rsidDel="00E65366" w:rsidRDefault="006E4663" w:rsidP="0033315F">
            <w:pPr>
              <w:rPr>
                <w:del w:id="7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7E0EC" w14:textId="6658692C" w:rsidR="006E4663" w:rsidRPr="009B4FD5" w:rsidDel="00E65366" w:rsidRDefault="006E4663" w:rsidP="0033315F">
            <w:pPr>
              <w:rPr>
                <w:del w:id="7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C696B" w14:textId="509AD8A7" w:rsidR="006E4663" w:rsidRPr="009B4FD5" w:rsidDel="00E65366" w:rsidRDefault="006E4663" w:rsidP="0033315F">
            <w:pPr>
              <w:rPr>
                <w:del w:id="7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503BD" w14:textId="5C8709DE" w:rsidR="006E4663" w:rsidRPr="009B4FD5" w:rsidDel="00E65366" w:rsidRDefault="006E4663" w:rsidP="0033315F">
            <w:pPr>
              <w:rPr>
                <w:del w:id="7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3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D49A5" w14:textId="65160084" w:rsidR="006E4663" w:rsidRPr="009B4FD5" w:rsidDel="00E65366" w:rsidRDefault="006E4663" w:rsidP="0033315F">
            <w:pPr>
              <w:rPr>
                <w:del w:id="7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095FE678" w14:textId="37B8E75D" w:rsidTr="0033315F">
        <w:trPr>
          <w:trHeight w:val="300"/>
          <w:del w:id="76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1F769" w14:textId="35C62D39" w:rsidR="006E4663" w:rsidRPr="009B4FD5" w:rsidDel="00E65366" w:rsidRDefault="006E4663" w:rsidP="0033315F">
            <w:pPr>
              <w:rPr>
                <w:del w:id="7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D3DB9" w14:textId="393579AC" w:rsidR="006E4663" w:rsidRPr="009B4FD5" w:rsidDel="00E65366" w:rsidRDefault="006E4663" w:rsidP="0033315F">
            <w:pPr>
              <w:rPr>
                <w:del w:id="7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5E675" w14:textId="5CE548D8" w:rsidR="006E4663" w:rsidRPr="009B4FD5" w:rsidDel="00E65366" w:rsidRDefault="006E4663" w:rsidP="0033315F">
            <w:pPr>
              <w:rPr>
                <w:del w:id="7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6E0E8" w14:textId="224AE29C" w:rsidR="006E4663" w:rsidRPr="009B4FD5" w:rsidDel="00E65366" w:rsidRDefault="006E4663" w:rsidP="0033315F">
            <w:pPr>
              <w:rPr>
                <w:del w:id="7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10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F0C49" w14:textId="295D505A" w:rsidR="006E4663" w:rsidRPr="009B4FD5" w:rsidDel="00E65366" w:rsidRDefault="006E4663" w:rsidP="0033315F">
            <w:pPr>
              <w:rPr>
                <w:del w:id="7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7047E" w14:textId="69CD72D2" w:rsidR="006E4663" w:rsidRPr="009B4FD5" w:rsidDel="00E65366" w:rsidRDefault="006E4663" w:rsidP="0033315F">
            <w:pPr>
              <w:rPr>
                <w:del w:id="7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4238C" w14:textId="5E5F722C" w:rsidR="006E4663" w:rsidRPr="009B4FD5" w:rsidDel="00E65366" w:rsidRDefault="006E4663" w:rsidP="0033315F">
            <w:pPr>
              <w:rPr>
                <w:del w:id="7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4A088" w14:textId="74F71E79" w:rsidR="006E4663" w:rsidRPr="009B4FD5" w:rsidDel="00E65366" w:rsidRDefault="006E4663" w:rsidP="0033315F">
            <w:pPr>
              <w:rPr>
                <w:del w:id="7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F3FC0" w14:textId="3BE5F24D" w:rsidR="006E4663" w:rsidRPr="009B4FD5" w:rsidDel="00E65366" w:rsidRDefault="006E4663" w:rsidP="0033315F">
            <w:pPr>
              <w:rPr>
                <w:del w:id="7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3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D6106" w14:textId="680C3778" w:rsidR="006E4663" w:rsidRPr="009B4FD5" w:rsidDel="00E65366" w:rsidRDefault="006E4663" w:rsidP="0033315F">
            <w:pPr>
              <w:rPr>
                <w:del w:id="7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35479794" w14:textId="5BD0E205" w:rsidTr="0033315F">
        <w:trPr>
          <w:trHeight w:val="300"/>
          <w:del w:id="78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9416A" w14:textId="05CDB993" w:rsidR="006E4663" w:rsidRPr="009B4FD5" w:rsidDel="00E65366" w:rsidRDefault="006E4663" w:rsidP="0033315F">
            <w:pPr>
              <w:rPr>
                <w:del w:id="7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F65B6" w14:textId="13B4913C" w:rsidR="006E4663" w:rsidRPr="009B4FD5" w:rsidDel="00E65366" w:rsidRDefault="006E4663" w:rsidP="0033315F">
            <w:pPr>
              <w:rPr>
                <w:del w:id="7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DC7AA" w14:textId="22B2425A" w:rsidR="006E4663" w:rsidRPr="009B4FD5" w:rsidDel="00E65366" w:rsidRDefault="006E4663" w:rsidP="0033315F">
            <w:pPr>
              <w:rPr>
                <w:del w:id="7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1A8B7" w14:textId="6FC5305E" w:rsidR="006E4663" w:rsidRPr="009B4FD5" w:rsidDel="00E65366" w:rsidRDefault="006E4663" w:rsidP="0033315F">
            <w:pPr>
              <w:rPr>
                <w:del w:id="7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08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233CC" w14:textId="1B92893F" w:rsidR="006E4663" w:rsidRPr="009B4FD5" w:rsidDel="00E65366" w:rsidRDefault="006E4663" w:rsidP="0033315F">
            <w:pPr>
              <w:rPr>
                <w:del w:id="7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7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9DF3E" w14:textId="493754DE" w:rsidR="006E4663" w:rsidRPr="009B4FD5" w:rsidDel="00E65366" w:rsidRDefault="006E4663" w:rsidP="0033315F">
            <w:pPr>
              <w:rPr>
                <w:del w:id="8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627F6" w14:textId="56F70DFE" w:rsidR="006E4663" w:rsidRPr="009B4FD5" w:rsidDel="00E65366" w:rsidRDefault="006E4663" w:rsidP="0033315F">
            <w:pPr>
              <w:rPr>
                <w:del w:id="8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7EB6C" w14:textId="6BB8D760" w:rsidR="006E4663" w:rsidRPr="009B4FD5" w:rsidDel="00E65366" w:rsidRDefault="006E4663" w:rsidP="0033315F">
            <w:pPr>
              <w:rPr>
                <w:del w:id="8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F6D05" w14:textId="778DE2A6" w:rsidR="006E4663" w:rsidRPr="009B4FD5" w:rsidDel="00E65366" w:rsidRDefault="006E4663" w:rsidP="0033315F">
            <w:pPr>
              <w:rPr>
                <w:del w:id="8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2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62A0B" w14:textId="527489A2" w:rsidR="006E4663" w:rsidRPr="009B4FD5" w:rsidDel="00E65366" w:rsidRDefault="006E4663" w:rsidP="0033315F">
            <w:pPr>
              <w:rPr>
                <w:del w:id="8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051DA13D" w14:textId="75433E46" w:rsidTr="0033315F">
        <w:trPr>
          <w:trHeight w:val="300"/>
          <w:del w:id="81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EC95B" w14:textId="5F014D34" w:rsidR="006E4663" w:rsidRPr="009B4FD5" w:rsidDel="00E65366" w:rsidRDefault="006E4663" w:rsidP="0033315F">
            <w:pPr>
              <w:rPr>
                <w:del w:id="8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F718F" w14:textId="0420D220" w:rsidR="006E4663" w:rsidRPr="009B4FD5" w:rsidDel="00E65366" w:rsidRDefault="006E4663" w:rsidP="0033315F">
            <w:pPr>
              <w:rPr>
                <w:del w:id="8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4826B" w14:textId="2FD57EF7" w:rsidR="006E4663" w:rsidRPr="009B4FD5" w:rsidDel="00E65366" w:rsidRDefault="006E4663" w:rsidP="0033315F">
            <w:pPr>
              <w:rPr>
                <w:del w:id="8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C2C4C" w14:textId="0DF994A7" w:rsidR="006E4663" w:rsidRPr="009B4FD5" w:rsidDel="00E65366" w:rsidRDefault="006E4663" w:rsidP="0033315F">
            <w:pPr>
              <w:rPr>
                <w:del w:id="8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06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C28F6" w14:textId="369C7A22" w:rsidR="006E4663" w:rsidRPr="009B4FD5" w:rsidDel="00E65366" w:rsidRDefault="006E4663" w:rsidP="0033315F">
            <w:pPr>
              <w:rPr>
                <w:del w:id="8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C5EE7" w14:textId="0813D63C" w:rsidR="006E4663" w:rsidRPr="009B4FD5" w:rsidDel="00E65366" w:rsidRDefault="006E4663" w:rsidP="0033315F">
            <w:pPr>
              <w:rPr>
                <w:del w:id="8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18F60" w14:textId="50A763E9" w:rsidR="006E4663" w:rsidRPr="009B4FD5" w:rsidDel="00E65366" w:rsidRDefault="006E4663" w:rsidP="0033315F">
            <w:pPr>
              <w:rPr>
                <w:del w:id="8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605FB" w14:textId="59E9B521" w:rsidR="006E4663" w:rsidRPr="009B4FD5" w:rsidDel="00E65366" w:rsidRDefault="006E4663" w:rsidP="0033315F">
            <w:pPr>
              <w:rPr>
                <w:del w:id="8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03931" w14:textId="426CB81F" w:rsidR="006E4663" w:rsidRPr="009B4FD5" w:rsidDel="00E65366" w:rsidRDefault="006E4663" w:rsidP="0033315F">
            <w:pPr>
              <w:rPr>
                <w:del w:id="8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1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EB975" w14:textId="399A733A" w:rsidR="006E4663" w:rsidRPr="009B4FD5" w:rsidDel="00E65366" w:rsidRDefault="006E4663" w:rsidP="0033315F">
            <w:pPr>
              <w:rPr>
                <w:del w:id="8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5A5BCF2A" w14:textId="6F12BBA9" w:rsidTr="0033315F">
        <w:trPr>
          <w:trHeight w:val="300"/>
          <w:del w:id="83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F4B91" w14:textId="68EF8276" w:rsidR="006E4663" w:rsidRPr="009B4FD5" w:rsidDel="00E65366" w:rsidRDefault="006E4663" w:rsidP="0033315F">
            <w:pPr>
              <w:rPr>
                <w:del w:id="8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2F289" w14:textId="3342823F" w:rsidR="006E4663" w:rsidRPr="009B4FD5" w:rsidDel="00E65366" w:rsidRDefault="006E4663" w:rsidP="0033315F">
            <w:pPr>
              <w:rPr>
                <w:del w:id="8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F4B16" w14:textId="14C3AF89" w:rsidR="006E4663" w:rsidRPr="009B4FD5" w:rsidDel="00E65366" w:rsidRDefault="006E4663" w:rsidP="0033315F">
            <w:pPr>
              <w:rPr>
                <w:del w:id="8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0523F" w14:textId="3C6BB0EE" w:rsidR="006E4663" w:rsidRPr="009B4FD5" w:rsidDel="00E65366" w:rsidRDefault="006E4663" w:rsidP="0033315F">
            <w:pPr>
              <w:rPr>
                <w:del w:id="8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.04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0311F" w14:textId="6ECAF6CB" w:rsidR="006E4663" w:rsidRPr="009B4FD5" w:rsidDel="00E65366" w:rsidRDefault="006E4663" w:rsidP="0033315F">
            <w:pPr>
              <w:rPr>
                <w:del w:id="8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96460" w14:textId="465194F5" w:rsidR="006E4663" w:rsidRPr="009B4FD5" w:rsidDel="00E65366" w:rsidRDefault="006E4663" w:rsidP="0033315F">
            <w:pPr>
              <w:rPr>
                <w:del w:id="8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CA937" w14:textId="365817B1" w:rsidR="006E4663" w:rsidRPr="009B4FD5" w:rsidDel="00E65366" w:rsidRDefault="006E4663" w:rsidP="0033315F">
            <w:pPr>
              <w:rPr>
                <w:del w:id="8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48403" w14:textId="2A10906E" w:rsidR="006E4663" w:rsidRPr="009B4FD5" w:rsidDel="00E65366" w:rsidRDefault="006E4663" w:rsidP="0033315F">
            <w:pPr>
              <w:rPr>
                <w:del w:id="8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9498B" w14:textId="7D86A063" w:rsidR="006E4663" w:rsidRPr="009B4FD5" w:rsidDel="00E65366" w:rsidRDefault="006E4663" w:rsidP="0033315F">
            <w:pPr>
              <w:rPr>
                <w:del w:id="8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1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74D42" w14:textId="685A6648" w:rsidR="006E4663" w:rsidRPr="009B4FD5" w:rsidDel="00E65366" w:rsidRDefault="006E4663" w:rsidP="0033315F">
            <w:pPr>
              <w:rPr>
                <w:del w:id="8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30A37B9F" w14:textId="4011C5F3" w:rsidTr="0033315F">
        <w:trPr>
          <w:trHeight w:val="300"/>
          <w:del w:id="85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77792" w14:textId="32A7ED0F" w:rsidR="006E4663" w:rsidRPr="009B4FD5" w:rsidDel="00E65366" w:rsidRDefault="006E4663" w:rsidP="0033315F">
            <w:pPr>
              <w:rPr>
                <w:del w:id="8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2D26F" w14:textId="40E8295F" w:rsidR="006E4663" w:rsidRPr="009B4FD5" w:rsidDel="00E65366" w:rsidRDefault="006E4663" w:rsidP="0033315F">
            <w:pPr>
              <w:rPr>
                <w:del w:id="8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FE794" w14:textId="6ED9254F" w:rsidR="006E4663" w:rsidRPr="009B4FD5" w:rsidDel="00E65366" w:rsidRDefault="006E4663" w:rsidP="0033315F">
            <w:pPr>
              <w:rPr>
                <w:del w:id="8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41154" w14:textId="16D3BA26" w:rsidR="006E4663" w:rsidRPr="009B4FD5" w:rsidDel="00E65366" w:rsidRDefault="006E4663" w:rsidP="0033315F">
            <w:pPr>
              <w:rPr>
                <w:del w:id="8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8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98109" w14:textId="3294C5D1" w:rsidR="006E4663" w:rsidRPr="009B4FD5" w:rsidDel="00E65366" w:rsidRDefault="006E4663" w:rsidP="0033315F">
            <w:pPr>
              <w:rPr>
                <w:del w:id="8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7EE9E" w14:textId="0BAD0CDC" w:rsidR="006E4663" w:rsidRPr="009B4FD5" w:rsidDel="00E65366" w:rsidRDefault="006E4663" w:rsidP="0033315F">
            <w:pPr>
              <w:rPr>
                <w:del w:id="8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9EDA7" w14:textId="21E6D034" w:rsidR="006E4663" w:rsidRPr="009B4FD5" w:rsidDel="00E65366" w:rsidRDefault="006E4663" w:rsidP="0033315F">
            <w:pPr>
              <w:rPr>
                <w:del w:id="8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EF9BB" w14:textId="3600B02B" w:rsidR="006E4663" w:rsidRPr="009B4FD5" w:rsidDel="00E65366" w:rsidRDefault="006E4663" w:rsidP="0033315F">
            <w:pPr>
              <w:rPr>
                <w:del w:id="8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F6183" w14:textId="07218B04" w:rsidR="006E4663" w:rsidRPr="009B4FD5" w:rsidDel="00E65366" w:rsidRDefault="006E4663" w:rsidP="0033315F">
            <w:pPr>
              <w:rPr>
                <w:del w:id="8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1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CABB0" w14:textId="7B928C00" w:rsidR="006E4663" w:rsidRPr="009B4FD5" w:rsidDel="00E65366" w:rsidRDefault="006E4663" w:rsidP="0033315F">
            <w:pPr>
              <w:rPr>
                <w:del w:id="8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23F3F1A5" w14:textId="66F6443B" w:rsidTr="0033315F">
        <w:trPr>
          <w:trHeight w:val="300"/>
          <w:del w:id="87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A3FD5" w14:textId="328DBBEB" w:rsidR="006E4663" w:rsidRPr="009B4FD5" w:rsidDel="00E65366" w:rsidRDefault="006E4663" w:rsidP="0033315F">
            <w:pPr>
              <w:rPr>
                <w:del w:id="8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F8348" w14:textId="7500C4F6" w:rsidR="006E4663" w:rsidRPr="009B4FD5" w:rsidDel="00E65366" w:rsidRDefault="006E4663" w:rsidP="0033315F">
            <w:pPr>
              <w:rPr>
                <w:del w:id="8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C1DC5" w14:textId="0D397845" w:rsidR="006E4663" w:rsidRPr="009B4FD5" w:rsidDel="00E65366" w:rsidRDefault="006E4663" w:rsidP="0033315F">
            <w:pPr>
              <w:rPr>
                <w:del w:id="8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F0CBF" w14:textId="35EFDD74" w:rsidR="006E4663" w:rsidRPr="009B4FD5" w:rsidDel="00E65366" w:rsidRDefault="006E4663" w:rsidP="0033315F">
            <w:pPr>
              <w:rPr>
                <w:del w:id="8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8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8D0BB" w14:textId="42E67472" w:rsidR="006E4663" w:rsidRPr="009B4FD5" w:rsidDel="00E65366" w:rsidRDefault="006E4663" w:rsidP="0033315F">
            <w:pPr>
              <w:rPr>
                <w:del w:id="8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une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C6B80" w14:textId="1AB550EE" w:rsidR="006E4663" w:rsidRPr="009B4FD5" w:rsidDel="00E65366" w:rsidRDefault="006E4663" w:rsidP="0033315F">
            <w:pPr>
              <w:rPr>
                <w:del w:id="8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4F7F9" w14:textId="2EA8DA1A" w:rsidR="006E4663" w:rsidRPr="009B4FD5" w:rsidDel="00E65366" w:rsidRDefault="006E4663" w:rsidP="0033315F">
            <w:pPr>
              <w:rPr>
                <w:del w:id="8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9E992" w14:textId="5B6BAD74" w:rsidR="006E4663" w:rsidRPr="009B4FD5" w:rsidDel="00E65366" w:rsidRDefault="006E4663" w:rsidP="0033315F">
            <w:pPr>
              <w:rPr>
                <w:del w:id="8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23EE9" w14:textId="4BEBAA94" w:rsidR="006E4663" w:rsidRPr="009B4FD5" w:rsidDel="00E65366" w:rsidRDefault="006E4663" w:rsidP="0033315F">
            <w:pPr>
              <w:rPr>
                <w:del w:id="8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44551" w14:textId="1918C97B" w:rsidR="006E4663" w:rsidRPr="009B4FD5" w:rsidDel="00E65366" w:rsidRDefault="006E4663" w:rsidP="0033315F">
            <w:pPr>
              <w:rPr>
                <w:del w:id="8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perior Temporal Gyrus</w:delText>
              </w:r>
            </w:del>
          </w:p>
        </w:tc>
      </w:tr>
      <w:tr w:rsidR="006E4663" w:rsidRPr="009B4FD5" w:rsidDel="00E65366" w14:paraId="7E94D7FB" w14:textId="2548EAEB" w:rsidTr="0033315F">
        <w:trPr>
          <w:trHeight w:val="300"/>
          <w:del w:id="89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A09C7" w14:textId="0F520EA5" w:rsidR="006E4663" w:rsidRPr="009B4FD5" w:rsidDel="00E65366" w:rsidRDefault="006E4663" w:rsidP="0033315F">
            <w:pPr>
              <w:rPr>
                <w:del w:id="8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5F208" w14:textId="16723158" w:rsidR="006E4663" w:rsidRPr="009B4FD5" w:rsidDel="00E65366" w:rsidRDefault="006E4663" w:rsidP="0033315F">
            <w:pPr>
              <w:rPr>
                <w:del w:id="8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8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2F579" w14:textId="496E672E" w:rsidR="006E4663" w:rsidRPr="009B4FD5" w:rsidDel="00E65366" w:rsidRDefault="006E4663" w:rsidP="0033315F">
            <w:pPr>
              <w:rPr>
                <w:del w:id="8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7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FF143" w14:textId="60F146C4" w:rsidR="006E4663" w:rsidRPr="009B4FD5" w:rsidDel="00E65366" w:rsidRDefault="006E4663" w:rsidP="0033315F">
            <w:pPr>
              <w:rPr>
                <w:del w:id="9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4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743B2" w14:textId="37F02C09" w:rsidR="006E4663" w:rsidRPr="009B4FD5" w:rsidDel="00E65366" w:rsidRDefault="006E4663" w:rsidP="0033315F">
            <w:pPr>
              <w:rPr>
                <w:del w:id="9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CF1E2" w14:textId="1BF0EA4D" w:rsidR="006E4663" w:rsidRPr="009B4FD5" w:rsidDel="00E65366" w:rsidRDefault="006E4663" w:rsidP="0033315F">
            <w:pPr>
              <w:rPr>
                <w:del w:id="9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84C5C" w14:textId="72286AD0" w:rsidR="006E4663" w:rsidRPr="009B4FD5" w:rsidDel="00E65366" w:rsidRDefault="006E4663" w:rsidP="0033315F">
            <w:pPr>
              <w:rPr>
                <w:del w:id="9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6366B" w14:textId="15057BDB" w:rsidR="006E4663" w:rsidRPr="009B4FD5" w:rsidDel="00E65366" w:rsidRDefault="006E4663" w:rsidP="0033315F">
            <w:pPr>
              <w:rPr>
                <w:del w:id="9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28E46" w14:textId="0DFC343F" w:rsidR="006E4663" w:rsidRPr="009B4FD5" w:rsidDel="00E65366" w:rsidRDefault="006E4663" w:rsidP="0033315F">
            <w:pPr>
              <w:rPr>
                <w:del w:id="9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9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8E061" w14:textId="37286F77" w:rsidR="006E4663" w:rsidRPr="009B4FD5" w:rsidDel="00E65366" w:rsidRDefault="006E4663" w:rsidP="0033315F">
            <w:pPr>
              <w:rPr>
                <w:del w:id="9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6CC7D71F" w14:textId="42B22757" w:rsidTr="0033315F">
        <w:trPr>
          <w:trHeight w:val="300"/>
          <w:del w:id="91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EA3DB" w14:textId="4D1EA6CB" w:rsidR="006E4663" w:rsidRPr="009B4FD5" w:rsidDel="00E65366" w:rsidRDefault="006E4663" w:rsidP="0033315F">
            <w:pPr>
              <w:rPr>
                <w:del w:id="9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0E326" w14:textId="6BE0485F" w:rsidR="006E4663" w:rsidRPr="009B4FD5" w:rsidDel="00E65366" w:rsidRDefault="006E4663" w:rsidP="0033315F">
            <w:pPr>
              <w:rPr>
                <w:del w:id="9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6F36F" w14:textId="7CF0EC59" w:rsidR="006E4663" w:rsidRPr="009B4FD5" w:rsidDel="00E65366" w:rsidRDefault="006E4663" w:rsidP="0033315F">
            <w:pPr>
              <w:rPr>
                <w:del w:id="9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5BFDE" w14:textId="671B4C1B" w:rsidR="006E4663" w:rsidRPr="009B4FD5" w:rsidDel="00E65366" w:rsidRDefault="006E4663" w:rsidP="0033315F">
            <w:pPr>
              <w:rPr>
                <w:del w:id="9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4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E799E" w14:textId="42E2A2B1" w:rsidR="006E4663" w:rsidRPr="009B4FD5" w:rsidDel="00E65366" w:rsidRDefault="006E4663" w:rsidP="0033315F">
            <w:pPr>
              <w:rPr>
                <w:del w:id="9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C97A9" w14:textId="02EC371C" w:rsidR="006E4663" w:rsidRPr="009B4FD5" w:rsidDel="00E65366" w:rsidRDefault="006E4663" w:rsidP="0033315F">
            <w:pPr>
              <w:rPr>
                <w:del w:id="9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3127F" w14:textId="2AD7B7CD" w:rsidR="006E4663" w:rsidRPr="009B4FD5" w:rsidDel="00E65366" w:rsidRDefault="006E4663" w:rsidP="0033315F">
            <w:pPr>
              <w:rPr>
                <w:del w:id="9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985C0" w14:textId="5CBFAE03" w:rsidR="006E4663" w:rsidRPr="009B4FD5" w:rsidDel="00E65366" w:rsidRDefault="006E4663" w:rsidP="0033315F">
            <w:pPr>
              <w:rPr>
                <w:del w:id="9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CFB14" w14:textId="14C64226" w:rsidR="006E4663" w:rsidRPr="009B4FD5" w:rsidDel="00E65366" w:rsidRDefault="006E4663" w:rsidP="0033315F">
            <w:pPr>
              <w:rPr>
                <w:del w:id="9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9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9106B" w14:textId="1708ABC3" w:rsidR="006E4663" w:rsidRPr="009B4FD5" w:rsidDel="00E65366" w:rsidRDefault="006E4663" w:rsidP="0033315F">
            <w:pPr>
              <w:rPr>
                <w:del w:id="9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68C18F7B" w14:textId="5F7BFCBB" w:rsidTr="0033315F">
        <w:trPr>
          <w:trHeight w:val="300"/>
          <w:del w:id="93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4C303" w14:textId="4747EF94" w:rsidR="006E4663" w:rsidRPr="009B4FD5" w:rsidDel="00E65366" w:rsidRDefault="006E4663" w:rsidP="0033315F">
            <w:pPr>
              <w:rPr>
                <w:del w:id="9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A2294" w14:textId="0FD7C6D6" w:rsidR="006E4663" w:rsidRPr="009B4FD5" w:rsidDel="00E65366" w:rsidRDefault="006E4663" w:rsidP="0033315F">
            <w:pPr>
              <w:rPr>
                <w:del w:id="9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D7575" w14:textId="15CDACED" w:rsidR="006E4663" w:rsidRPr="009B4FD5" w:rsidDel="00E65366" w:rsidRDefault="006E4663" w:rsidP="0033315F">
            <w:pPr>
              <w:rPr>
                <w:del w:id="9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006B6" w14:textId="6F70F2C0" w:rsidR="006E4663" w:rsidRPr="009B4FD5" w:rsidDel="00E65366" w:rsidRDefault="006E4663" w:rsidP="0033315F">
            <w:pPr>
              <w:rPr>
                <w:del w:id="9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4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E3BAC" w14:textId="1C83DA5C" w:rsidR="006E4663" w:rsidRPr="009B4FD5" w:rsidDel="00E65366" w:rsidRDefault="006E4663" w:rsidP="0033315F">
            <w:pPr>
              <w:rPr>
                <w:del w:id="9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4213B" w14:textId="44B41375" w:rsidR="006E4663" w:rsidRPr="009B4FD5" w:rsidDel="00E65366" w:rsidRDefault="006E4663" w:rsidP="0033315F">
            <w:pPr>
              <w:rPr>
                <w:del w:id="9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BB5EB" w14:textId="0952D88C" w:rsidR="006E4663" w:rsidRPr="009B4FD5" w:rsidDel="00E65366" w:rsidRDefault="006E4663" w:rsidP="0033315F">
            <w:pPr>
              <w:rPr>
                <w:del w:id="9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EB7EA" w14:textId="1B48906C" w:rsidR="006E4663" w:rsidRPr="009B4FD5" w:rsidDel="00E65366" w:rsidRDefault="006E4663" w:rsidP="0033315F">
            <w:pPr>
              <w:rPr>
                <w:del w:id="9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240AF" w14:textId="3015F847" w:rsidR="006E4663" w:rsidRPr="009B4FD5" w:rsidDel="00E65366" w:rsidRDefault="006E4663" w:rsidP="0033315F">
            <w:pPr>
              <w:rPr>
                <w:del w:id="9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8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847A7" w14:textId="6DBBFA3E" w:rsidR="006E4663" w:rsidRPr="009B4FD5" w:rsidDel="00E65366" w:rsidRDefault="006E4663" w:rsidP="0033315F">
            <w:pPr>
              <w:rPr>
                <w:del w:id="9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7E84AEA7" w14:textId="6ECA5D49" w:rsidTr="0033315F">
        <w:trPr>
          <w:trHeight w:val="300"/>
          <w:del w:id="95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A5C44" w14:textId="10CFCD9A" w:rsidR="006E4663" w:rsidRPr="009B4FD5" w:rsidDel="00E65366" w:rsidRDefault="006E4663" w:rsidP="0033315F">
            <w:pPr>
              <w:rPr>
                <w:del w:id="9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27CD5" w14:textId="5A2F5DFD" w:rsidR="006E4663" w:rsidRPr="009B4FD5" w:rsidDel="00E65366" w:rsidRDefault="006E4663" w:rsidP="0033315F">
            <w:pPr>
              <w:rPr>
                <w:del w:id="9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BF94E" w14:textId="2F4E7475" w:rsidR="006E4663" w:rsidRPr="009B4FD5" w:rsidDel="00E65366" w:rsidRDefault="006E4663" w:rsidP="0033315F">
            <w:pPr>
              <w:rPr>
                <w:del w:id="9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7FDFA" w14:textId="130C79BB" w:rsidR="006E4663" w:rsidRPr="009B4FD5" w:rsidDel="00E65366" w:rsidRDefault="006E4663" w:rsidP="0033315F">
            <w:pPr>
              <w:rPr>
                <w:del w:id="9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3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73516" w14:textId="779A2B80" w:rsidR="006E4663" w:rsidRPr="009B4FD5" w:rsidDel="00E65366" w:rsidRDefault="006E4663" w:rsidP="0033315F">
            <w:pPr>
              <w:rPr>
                <w:del w:id="9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C81F6" w14:textId="0A4691D9" w:rsidR="006E4663" w:rsidRPr="009B4FD5" w:rsidDel="00E65366" w:rsidRDefault="006E4663" w:rsidP="0033315F">
            <w:pPr>
              <w:rPr>
                <w:del w:id="9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25C3D" w14:textId="0D80F463" w:rsidR="006E4663" w:rsidRPr="009B4FD5" w:rsidDel="00E65366" w:rsidRDefault="006E4663" w:rsidP="0033315F">
            <w:pPr>
              <w:rPr>
                <w:del w:id="9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94789" w14:textId="665F0822" w:rsidR="006E4663" w:rsidRPr="009B4FD5" w:rsidDel="00E65366" w:rsidRDefault="006E4663" w:rsidP="0033315F">
            <w:pPr>
              <w:rPr>
                <w:del w:id="9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A1AA9" w14:textId="1E380263" w:rsidR="006E4663" w:rsidRPr="009B4FD5" w:rsidDel="00E65366" w:rsidRDefault="006E4663" w:rsidP="0033315F">
            <w:pPr>
              <w:rPr>
                <w:del w:id="9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8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DBD52" w14:textId="1CC28DE5" w:rsidR="006E4663" w:rsidRPr="009B4FD5" w:rsidDel="00E65366" w:rsidRDefault="006E4663" w:rsidP="0033315F">
            <w:pPr>
              <w:rPr>
                <w:del w:id="9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7288D3BC" w14:textId="4A4506DA" w:rsidTr="0033315F">
        <w:trPr>
          <w:trHeight w:val="300"/>
          <w:del w:id="97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D41E4" w14:textId="43CDC4FF" w:rsidR="006E4663" w:rsidRPr="009B4FD5" w:rsidDel="00E65366" w:rsidRDefault="006E4663" w:rsidP="0033315F">
            <w:pPr>
              <w:rPr>
                <w:del w:id="9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5A02B" w14:textId="72437A04" w:rsidR="006E4663" w:rsidRPr="009B4FD5" w:rsidDel="00E65366" w:rsidRDefault="006E4663" w:rsidP="0033315F">
            <w:pPr>
              <w:rPr>
                <w:del w:id="9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E7162" w14:textId="01B9BF21" w:rsidR="006E4663" w:rsidRPr="009B4FD5" w:rsidDel="00E65366" w:rsidRDefault="006E4663" w:rsidP="0033315F">
            <w:pPr>
              <w:rPr>
                <w:del w:id="9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07552" w14:textId="0DD9A3A8" w:rsidR="006E4663" w:rsidRPr="009B4FD5" w:rsidDel="00E65366" w:rsidRDefault="006E4663" w:rsidP="0033315F">
            <w:pPr>
              <w:rPr>
                <w:del w:id="9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3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1B7E2" w14:textId="42BF17DD" w:rsidR="006E4663" w:rsidRPr="009B4FD5" w:rsidDel="00E65366" w:rsidRDefault="006E4663" w:rsidP="0033315F">
            <w:pPr>
              <w:rPr>
                <w:del w:id="9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844EC" w14:textId="70B5DA05" w:rsidR="006E4663" w:rsidRPr="009B4FD5" w:rsidDel="00E65366" w:rsidRDefault="006E4663" w:rsidP="0033315F">
            <w:pPr>
              <w:rPr>
                <w:del w:id="9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8FA30" w14:textId="607A393C" w:rsidR="006E4663" w:rsidRPr="009B4FD5" w:rsidDel="00E65366" w:rsidRDefault="006E4663" w:rsidP="0033315F">
            <w:pPr>
              <w:rPr>
                <w:del w:id="9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2BEDC" w14:textId="3465EB3D" w:rsidR="006E4663" w:rsidRPr="009B4FD5" w:rsidDel="00E65366" w:rsidRDefault="006E4663" w:rsidP="0033315F">
            <w:pPr>
              <w:rPr>
                <w:del w:id="9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0B2F8" w14:textId="6D343B51" w:rsidR="006E4663" w:rsidRPr="009B4FD5" w:rsidDel="00E65366" w:rsidRDefault="006E4663" w:rsidP="0033315F">
            <w:pPr>
              <w:rPr>
                <w:del w:id="9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7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EC502" w14:textId="7E4F7B95" w:rsidR="006E4663" w:rsidRPr="009B4FD5" w:rsidDel="00E65366" w:rsidRDefault="006E4663" w:rsidP="0033315F">
            <w:pPr>
              <w:rPr>
                <w:del w:id="9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9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53803037" w14:textId="32A8099F" w:rsidTr="0033315F">
        <w:trPr>
          <w:trHeight w:val="300"/>
          <w:del w:id="99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FD6BA" w14:textId="7DD81C36" w:rsidR="006E4663" w:rsidRPr="009B4FD5" w:rsidDel="00E65366" w:rsidRDefault="006E4663" w:rsidP="0033315F">
            <w:pPr>
              <w:rPr>
                <w:del w:id="10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D41C2" w14:textId="524364EA" w:rsidR="006E4663" w:rsidRPr="009B4FD5" w:rsidDel="00E65366" w:rsidRDefault="006E4663" w:rsidP="0033315F">
            <w:pPr>
              <w:rPr>
                <w:del w:id="10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0A56A" w14:textId="0E50A283" w:rsidR="006E4663" w:rsidRPr="009B4FD5" w:rsidDel="00E65366" w:rsidRDefault="006E4663" w:rsidP="0033315F">
            <w:pPr>
              <w:rPr>
                <w:del w:id="10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6A9C1" w14:textId="679FD677" w:rsidR="006E4663" w:rsidRPr="009B4FD5" w:rsidDel="00E65366" w:rsidRDefault="006E4663" w:rsidP="0033315F">
            <w:pPr>
              <w:rPr>
                <w:del w:id="10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3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B0736" w14:textId="0B19584D" w:rsidR="006E4663" w:rsidRPr="009B4FD5" w:rsidDel="00E65366" w:rsidRDefault="006E4663" w:rsidP="0033315F">
            <w:pPr>
              <w:rPr>
                <w:del w:id="10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08201" w14:textId="204E54A9" w:rsidR="006E4663" w:rsidRPr="009B4FD5" w:rsidDel="00E65366" w:rsidRDefault="006E4663" w:rsidP="0033315F">
            <w:pPr>
              <w:rPr>
                <w:del w:id="10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81C9B" w14:textId="7B3B151C" w:rsidR="006E4663" w:rsidRPr="009B4FD5" w:rsidDel="00E65366" w:rsidRDefault="006E4663" w:rsidP="0033315F">
            <w:pPr>
              <w:rPr>
                <w:del w:id="10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E41A5" w14:textId="08E4590A" w:rsidR="006E4663" w:rsidRPr="009B4FD5" w:rsidDel="00E65366" w:rsidRDefault="006E4663" w:rsidP="0033315F">
            <w:pPr>
              <w:rPr>
                <w:del w:id="10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940E3" w14:textId="02EA0A6D" w:rsidR="006E4663" w:rsidRPr="009B4FD5" w:rsidDel="00E65366" w:rsidRDefault="006E4663" w:rsidP="0033315F">
            <w:pPr>
              <w:rPr>
                <w:del w:id="10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6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B3EAB" w14:textId="4BF93661" w:rsidR="006E4663" w:rsidRPr="009B4FD5" w:rsidDel="00E65366" w:rsidRDefault="006E4663" w:rsidP="0033315F">
            <w:pPr>
              <w:rPr>
                <w:del w:id="10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FE23CC2" w14:textId="6D9F65C8" w:rsidTr="0033315F">
        <w:trPr>
          <w:trHeight w:val="300"/>
          <w:del w:id="102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67ED3" w14:textId="71D0511C" w:rsidR="006E4663" w:rsidRPr="009B4FD5" w:rsidDel="00E65366" w:rsidRDefault="006E4663" w:rsidP="0033315F">
            <w:pPr>
              <w:rPr>
                <w:del w:id="10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C647C" w14:textId="140F040A" w:rsidR="006E4663" w:rsidRPr="009B4FD5" w:rsidDel="00E65366" w:rsidRDefault="006E4663" w:rsidP="0033315F">
            <w:pPr>
              <w:rPr>
                <w:del w:id="10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79807" w14:textId="5F4FAEE6" w:rsidR="006E4663" w:rsidRPr="009B4FD5" w:rsidDel="00E65366" w:rsidRDefault="006E4663" w:rsidP="0033315F">
            <w:pPr>
              <w:rPr>
                <w:del w:id="10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01A1D" w14:textId="7EF5C13A" w:rsidR="006E4663" w:rsidRPr="009B4FD5" w:rsidDel="00E65366" w:rsidRDefault="006E4663" w:rsidP="0033315F">
            <w:pPr>
              <w:rPr>
                <w:del w:id="10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3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68EA6" w14:textId="4773C7F8" w:rsidR="006E4663" w:rsidRPr="009B4FD5" w:rsidDel="00E65366" w:rsidRDefault="006E4663" w:rsidP="0033315F">
            <w:pPr>
              <w:rPr>
                <w:del w:id="10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B2E0D" w14:textId="735E327D" w:rsidR="006E4663" w:rsidRPr="009B4FD5" w:rsidDel="00E65366" w:rsidRDefault="006E4663" w:rsidP="0033315F">
            <w:pPr>
              <w:rPr>
                <w:del w:id="10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287F4" w14:textId="16E28584" w:rsidR="006E4663" w:rsidRPr="009B4FD5" w:rsidDel="00E65366" w:rsidRDefault="006E4663" w:rsidP="0033315F">
            <w:pPr>
              <w:rPr>
                <w:del w:id="10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696AC" w14:textId="37B5E3F1" w:rsidR="006E4663" w:rsidRPr="009B4FD5" w:rsidDel="00E65366" w:rsidRDefault="006E4663" w:rsidP="0033315F">
            <w:pPr>
              <w:rPr>
                <w:del w:id="10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F2836" w14:textId="2576F2AC" w:rsidR="006E4663" w:rsidRPr="009B4FD5" w:rsidDel="00E65366" w:rsidRDefault="006E4663" w:rsidP="0033315F">
            <w:pPr>
              <w:rPr>
                <w:del w:id="10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6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696C1" w14:textId="7A997EB9" w:rsidR="006E4663" w:rsidRPr="009B4FD5" w:rsidDel="00E65366" w:rsidRDefault="006E4663" w:rsidP="0033315F">
            <w:pPr>
              <w:rPr>
                <w:del w:id="10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perior Temporal Gyrus</w:delText>
              </w:r>
            </w:del>
          </w:p>
        </w:tc>
      </w:tr>
      <w:tr w:rsidR="006E4663" w:rsidRPr="009B4FD5" w:rsidDel="00E65366" w14:paraId="14D26D0D" w14:textId="413D356C" w:rsidTr="0033315F">
        <w:trPr>
          <w:trHeight w:val="300"/>
          <w:del w:id="104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1C5BB" w14:textId="736884A7" w:rsidR="006E4663" w:rsidRPr="009B4FD5" w:rsidDel="00E65366" w:rsidRDefault="006E4663" w:rsidP="0033315F">
            <w:pPr>
              <w:rPr>
                <w:del w:id="10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B55F3" w14:textId="5C219451" w:rsidR="006E4663" w:rsidRPr="009B4FD5" w:rsidDel="00E65366" w:rsidRDefault="006E4663" w:rsidP="0033315F">
            <w:pPr>
              <w:rPr>
                <w:del w:id="10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D1BE7" w14:textId="36C72EF4" w:rsidR="006E4663" w:rsidRPr="009B4FD5" w:rsidDel="00E65366" w:rsidRDefault="006E4663" w:rsidP="0033315F">
            <w:pPr>
              <w:rPr>
                <w:del w:id="10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4317A" w14:textId="2F64EBAE" w:rsidR="006E4663" w:rsidRPr="009B4FD5" w:rsidDel="00E65366" w:rsidRDefault="006E4663" w:rsidP="0033315F">
            <w:pPr>
              <w:rPr>
                <w:del w:id="10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2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AF6E0" w14:textId="4BF70213" w:rsidR="006E4663" w:rsidRPr="009B4FD5" w:rsidDel="00E65366" w:rsidRDefault="006E4663" w:rsidP="0033315F">
            <w:pPr>
              <w:rPr>
                <w:del w:id="10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DDC3E" w14:textId="45E9CD38" w:rsidR="006E4663" w:rsidRPr="009B4FD5" w:rsidDel="00E65366" w:rsidRDefault="006E4663" w:rsidP="0033315F">
            <w:pPr>
              <w:rPr>
                <w:del w:id="10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733CD" w14:textId="0BEA8342" w:rsidR="006E4663" w:rsidRPr="009B4FD5" w:rsidDel="00E65366" w:rsidRDefault="006E4663" w:rsidP="0033315F">
            <w:pPr>
              <w:rPr>
                <w:del w:id="10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B344A" w14:textId="0ABCA57A" w:rsidR="006E4663" w:rsidRPr="009B4FD5" w:rsidDel="00E65366" w:rsidRDefault="006E4663" w:rsidP="0033315F">
            <w:pPr>
              <w:rPr>
                <w:del w:id="10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1B541" w14:textId="5C7ACCD7" w:rsidR="006E4663" w:rsidRPr="009B4FD5" w:rsidDel="00E65366" w:rsidRDefault="006E4663" w:rsidP="0033315F">
            <w:pPr>
              <w:rPr>
                <w:del w:id="10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3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34533" w14:textId="28EDAE1C" w:rsidR="006E4663" w:rsidRPr="009B4FD5" w:rsidDel="00E65366" w:rsidRDefault="006E4663" w:rsidP="0033315F">
            <w:pPr>
              <w:rPr>
                <w:del w:id="10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D6CB4EC" w14:textId="23827AFD" w:rsidTr="0033315F">
        <w:trPr>
          <w:trHeight w:val="300"/>
          <w:del w:id="106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E560D" w14:textId="39B11A99" w:rsidR="006E4663" w:rsidRPr="009B4FD5" w:rsidDel="00E65366" w:rsidRDefault="006E4663" w:rsidP="0033315F">
            <w:pPr>
              <w:rPr>
                <w:del w:id="10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811C2" w14:textId="39391228" w:rsidR="006E4663" w:rsidRPr="009B4FD5" w:rsidDel="00E65366" w:rsidRDefault="006E4663" w:rsidP="0033315F">
            <w:pPr>
              <w:rPr>
                <w:del w:id="10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DFB91" w14:textId="3A61D097" w:rsidR="006E4663" w:rsidRPr="009B4FD5" w:rsidDel="00E65366" w:rsidRDefault="006E4663" w:rsidP="0033315F">
            <w:pPr>
              <w:rPr>
                <w:del w:id="10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8DD70" w14:textId="78580246" w:rsidR="006E4663" w:rsidRPr="009B4FD5" w:rsidDel="00E65366" w:rsidRDefault="006E4663" w:rsidP="0033315F">
            <w:pPr>
              <w:rPr>
                <w:del w:id="10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1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403E2" w14:textId="6181CE2F" w:rsidR="006E4663" w:rsidRPr="009B4FD5" w:rsidDel="00E65366" w:rsidRDefault="006E4663" w:rsidP="0033315F">
            <w:pPr>
              <w:rPr>
                <w:del w:id="10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5A1AE" w14:textId="7D677BFA" w:rsidR="006E4663" w:rsidRPr="009B4FD5" w:rsidDel="00E65366" w:rsidRDefault="006E4663" w:rsidP="0033315F">
            <w:pPr>
              <w:rPr>
                <w:del w:id="10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89355" w14:textId="181088E7" w:rsidR="006E4663" w:rsidRPr="009B4FD5" w:rsidDel="00E65366" w:rsidRDefault="006E4663" w:rsidP="0033315F">
            <w:pPr>
              <w:rPr>
                <w:del w:id="10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91F49" w14:textId="1347C2C5" w:rsidR="006E4663" w:rsidRPr="009B4FD5" w:rsidDel="00E65366" w:rsidRDefault="006E4663" w:rsidP="0033315F">
            <w:pPr>
              <w:rPr>
                <w:del w:id="10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213A7" w14:textId="1C5ABCEB" w:rsidR="006E4663" w:rsidRPr="009B4FD5" w:rsidDel="00E65366" w:rsidRDefault="006E4663" w:rsidP="0033315F">
            <w:pPr>
              <w:rPr>
                <w:del w:id="10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3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8C93B" w14:textId="1C1317BD" w:rsidR="006E4663" w:rsidRPr="009B4FD5" w:rsidDel="00E65366" w:rsidRDefault="006E4663" w:rsidP="0033315F">
            <w:pPr>
              <w:rPr>
                <w:del w:id="10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3C4BFEC2" w14:textId="565DF068" w:rsidTr="0033315F">
        <w:trPr>
          <w:trHeight w:val="300"/>
          <w:del w:id="108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5AF6D" w14:textId="3DEB5CA2" w:rsidR="006E4663" w:rsidRPr="009B4FD5" w:rsidDel="00E65366" w:rsidRDefault="006E4663" w:rsidP="0033315F">
            <w:pPr>
              <w:rPr>
                <w:del w:id="10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7E5CE" w14:textId="7F7CEF92" w:rsidR="006E4663" w:rsidRPr="009B4FD5" w:rsidDel="00E65366" w:rsidRDefault="006E4663" w:rsidP="0033315F">
            <w:pPr>
              <w:rPr>
                <w:del w:id="10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7D765" w14:textId="4CA0EA07" w:rsidR="006E4663" w:rsidRPr="009B4FD5" w:rsidDel="00E65366" w:rsidRDefault="006E4663" w:rsidP="0033315F">
            <w:pPr>
              <w:rPr>
                <w:del w:id="10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F0313" w14:textId="0AA55D74" w:rsidR="006E4663" w:rsidRPr="009B4FD5" w:rsidDel="00E65366" w:rsidRDefault="006E4663" w:rsidP="0033315F">
            <w:pPr>
              <w:rPr>
                <w:del w:id="10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91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5D163" w14:textId="3F3975E2" w:rsidR="006E4663" w:rsidRPr="009B4FD5" w:rsidDel="00E65366" w:rsidRDefault="006E4663" w:rsidP="0033315F">
            <w:pPr>
              <w:rPr>
                <w:del w:id="10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E8282" w14:textId="448C4A54" w:rsidR="006E4663" w:rsidRPr="009B4FD5" w:rsidDel="00E65366" w:rsidRDefault="006E4663" w:rsidP="0033315F">
            <w:pPr>
              <w:rPr>
                <w:del w:id="10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169E6" w14:textId="52421B71" w:rsidR="006E4663" w:rsidRPr="009B4FD5" w:rsidDel="00E65366" w:rsidRDefault="006E4663" w:rsidP="0033315F">
            <w:pPr>
              <w:rPr>
                <w:del w:id="10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89C7D" w14:textId="6895625C" w:rsidR="006E4663" w:rsidRPr="009B4FD5" w:rsidDel="00E65366" w:rsidRDefault="006E4663" w:rsidP="0033315F">
            <w:pPr>
              <w:rPr>
                <w:del w:id="10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0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852A2" w14:textId="726B0205" w:rsidR="006E4663" w:rsidRPr="009B4FD5" w:rsidDel="00E65366" w:rsidRDefault="006E4663" w:rsidP="0033315F">
            <w:pPr>
              <w:rPr>
                <w:del w:id="11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2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6E7EB" w14:textId="4A450F04" w:rsidR="006E4663" w:rsidRPr="009B4FD5" w:rsidDel="00E65366" w:rsidRDefault="006E4663" w:rsidP="0033315F">
            <w:pPr>
              <w:rPr>
                <w:del w:id="11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3FAD7FB4" w14:textId="17AC34C1" w:rsidTr="0033315F">
        <w:trPr>
          <w:trHeight w:val="300"/>
          <w:del w:id="110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930E4" w14:textId="68AA93FF" w:rsidR="006E4663" w:rsidRPr="009B4FD5" w:rsidDel="00E65366" w:rsidRDefault="006E4663" w:rsidP="0033315F">
            <w:pPr>
              <w:rPr>
                <w:del w:id="11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5818F" w14:textId="605711BE" w:rsidR="006E4663" w:rsidRPr="009B4FD5" w:rsidDel="00E65366" w:rsidRDefault="006E4663" w:rsidP="0033315F">
            <w:pPr>
              <w:rPr>
                <w:del w:id="11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7FF8D" w14:textId="37098A2A" w:rsidR="006E4663" w:rsidRPr="009B4FD5" w:rsidDel="00E65366" w:rsidRDefault="006E4663" w:rsidP="0033315F">
            <w:pPr>
              <w:rPr>
                <w:del w:id="11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38B53" w14:textId="7E10B0B4" w:rsidR="006E4663" w:rsidRPr="009B4FD5" w:rsidDel="00E65366" w:rsidRDefault="006E4663" w:rsidP="0033315F">
            <w:pPr>
              <w:rPr>
                <w:del w:id="11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7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4FDD1" w14:textId="01286652" w:rsidR="006E4663" w:rsidRPr="009B4FD5" w:rsidDel="00E65366" w:rsidRDefault="006E4663" w:rsidP="0033315F">
            <w:pPr>
              <w:rPr>
                <w:del w:id="11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A0EC6" w14:textId="7CF03632" w:rsidR="006E4663" w:rsidRPr="009B4FD5" w:rsidDel="00E65366" w:rsidRDefault="006E4663" w:rsidP="0033315F">
            <w:pPr>
              <w:rPr>
                <w:del w:id="11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57F38" w14:textId="34533177" w:rsidR="006E4663" w:rsidRPr="009B4FD5" w:rsidDel="00E65366" w:rsidRDefault="006E4663" w:rsidP="0033315F">
            <w:pPr>
              <w:rPr>
                <w:del w:id="11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E7782" w14:textId="0FB9923A" w:rsidR="006E4663" w:rsidRPr="009B4FD5" w:rsidDel="00E65366" w:rsidRDefault="006E4663" w:rsidP="0033315F">
            <w:pPr>
              <w:rPr>
                <w:del w:id="11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BB349" w14:textId="67A1327E" w:rsidR="006E4663" w:rsidRPr="009B4FD5" w:rsidDel="00E65366" w:rsidRDefault="006E4663" w:rsidP="0033315F">
            <w:pPr>
              <w:rPr>
                <w:del w:id="11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2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9B124" w14:textId="5CBE9D7A" w:rsidR="006E4663" w:rsidRPr="009B4FD5" w:rsidDel="00E65366" w:rsidRDefault="006E4663" w:rsidP="0033315F">
            <w:pPr>
              <w:rPr>
                <w:del w:id="11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63F77885" w14:textId="0558C8C3" w:rsidTr="0033315F">
        <w:trPr>
          <w:trHeight w:val="300"/>
          <w:del w:id="112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8FD1F" w14:textId="2BABA712" w:rsidR="006E4663" w:rsidRPr="009B4FD5" w:rsidDel="00E65366" w:rsidRDefault="006E4663" w:rsidP="0033315F">
            <w:pPr>
              <w:rPr>
                <w:del w:id="11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37B35" w14:textId="5B4CB967" w:rsidR="006E4663" w:rsidRPr="009B4FD5" w:rsidDel="00E65366" w:rsidRDefault="006E4663" w:rsidP="0033315F">
            <w:pPr>
              <w:rPr>
                <w:del w:id="11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A7E49" w14:textId="016482E5" w:rsidR="006E4663" w:rsidRPr="009B4FD5" w:rsidDel="00E65366" w:rsidRDefault="006E4663" w:rsidP="0033315F">
            <w:pPr>
              <w:rPr>
                <w:del w:id="11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BB526" w14:textId="3FBCB789" w:rsidR="006E4663" w:rsidRPr="009B4FD5" w:rsidDel="00E65366" w:rsidRDefault="006E4663" w:rsidP="0033315F">
            <w:pPr>
              <w:rPr>
                <w:del w:id="11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4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14B98" w14:textId="525CE988" w:rsidR="006E4663" w:rsidRPr="009B4FD5" w:rsidDel="00E65366" w:rsidRDefault="006E4663" w:rsidP="0033315F">
            <w:pPr>
              <w:rPr>
                <w:del w:id="11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DE96E" w14:textId="7F2D5F31" w:rsidR="006E4663" w:rsidRPr="009B4FD5" w:rsidDel="00E65366" w:rsidRDefault="006E4663" w:rsidP="0033315F">
            <w:pPr>
              <w:rPr>
                <w:del w:id="11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0C0F4" w14:textId="3262FA2E" w:rsidR="006E4663" w:rsidRPr="009B4FD5" w:rsidDel="00E65366" w:rsidRDefault="006E4663" w:rsidP="0033315F">
            <w:pPr>
              <w:rPr>
                <w:del w:id="11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73FFD" w14:textId="048008CA" w:rsidR="006E4663" w:rsidRPr="009B4FD5" w:rsidDel="00E65366" w:rsidRDefault="006E4663" w:rsidP="0033315F">
            <w:pPr>
              <w:rPr>
                <w:del w:id="11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E9451" w14:textId="63B16AF1" w:rsidR="006E4663" w:rsidRPr="009B4FD5" w:rsidDel="00E65366" w:rsidRDefault="006E4663" w:rsidP="0033315F">
            <w:pPr>
              <w:rPr>
                <w:del w:id="11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1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CC53C" w14:textId="1B28BFF5" w:rsidR="006E4663" w:rsidRPr="009B4FD5" w:rsidDel="00E65366" w:rsidRDefault="006E4663" w:rsidP="0033315F">
            <w:pPr>
              <w:rPr>
                <w:del w:id="11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12938F9" w14:textId="14747C89" w:rsidTr="0033315F">
        <w:trPr>
          <w:trHeight w:val="300"/>
          <w:del w:id="114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76B8C" w14:textId="2AB2A257" w:rsidR="006E4663" w:rsidRPr="009B4FD5" w:rsidDel="00E65366" w:rsidRDefault="006E4663" w:rsidP="0033315F">
            <w:pPr>
              <w:rPr>
                <w:del w:id="11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59C8D" w14:textId="0BCB8CDF" w:rsidR="006E4663" w:rsidRPr="009B4FD5" w:rsidDel="00E65366" w:rsidRDefault="006E4663" w:rsidP="0033315F">
            <w:pPr>
              <w:rPr>
                <w:del w:id="11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373AA" w14:textId="533EBF87" w:rsidR="006E4663" w:rsidRPr="009B4FD5" w:rsidDel="00E65366" w:rsidRDefault="006E4663" w:rsidP="0033315F">
            <w:pPr>
              <w:rPr>
                <w:del w:id="11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8FB33" w14:textId="0E2A3985" w:rsidR="006E4663" w:rsidRPr="009B4FD5" w:rsidDel="00E65366" w:rsidRDefault="006E4663" w:rsidP="0033315F">
            <w:pPr>
              <w:rPr>
                <w:del w:id="11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4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9C772" w14:textId="21806BE7" w:rsidR="006E4663" w:rsidRPr="009B4FD5" w:rsidDel="00E65366" w:rsidRDefault="006E4663" w:rsidP="0033315F">
            <w:pPr>
              <w:rPr>
                <w:del w:id="11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513E3" w14:textId="73B51DE5" w:rsidR="006E4663" w:rsidRPr="009B4FD5" w:rsidDel="00E65366" w:rsidRDefault="006E4663" w:rsidP="0033315F">
            <w:pPr>
              <w:rPr>
                <w:del w:id="11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8E37F" w14:textId="31BBBFCA" w:rsidR="006E4663" w:rsidRPr="009B4FD5" w:rsidDel="00E65366" w:rsidRDefault="006E4663" w:rsidP="0033315F">
            <w:pPr>
              <w:rPr>
                <w:del w:id="11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C7EE5" w14:textId="055069BA" w:rsidR="006E4663" w:rsidRPr="009B4FD5" w:rsidDel="00E65366" w:rsidRDefault="006E4663" w:rsidP="0033315F">
            <w:pPr>
              <w:rPr>
                <w:del w:id="11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CBF20" w14:textId="5D2BEE37" w:rsidR="006E4663" w:rsidRPr="009B4FD5" w:rsidDel="00E65366" w:rsidRDefault="006E4663" w:rsidP="0033315F">
            <w:pPr>
              <w:rPr>
                <w:del w:id="11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1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D27B5" w14:textId="3BE67DCA" w:rsidR="006E4663" w:rsidRPr="009B4FD5" w:rsidDel="00E65366" w:rsidRDefault="006E4663" w:rsidP="0033315F">
            <w:pPr>
              <w:rPr>
                <w:del w:id="11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0A2B847F" w14:textId="0AE5F245" w:rsidTr="0033315F">
        <w:trPr>
          <w:trHeight w:val="300"/>
          <w:del w:id="116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B89CA" w14:textId="7A840FAE" w:rsidR="006E4663" w:rsidRPr="009B4FD5" w:rsidDel="00E65366" w:rsidRDefault="006E4663" w:rsidP="0033315F">
            <w:pPr>
              <w:rPr>
                <w:del w:id="11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1E259" w14:textId="27E336AC" w:rsidR="006E4663" w:rsidRPr="009B4FD5" w:rsidDel="00E65366" w:rsidRDefault="006E4663" w:rsidP="0033315F">
            <w:pPr>
              <w:rPr>
                <w:del w:id="11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5539D" w14:textId="0ADA8DB8" w:rsidR="006E4663" w:rsidRPr="009B4FD5" w:rsidDel="00E65366" w:rsidRDefault="006E4663" w:rsidP="0033315F">
            <w:pPr>
              <w:rPr>
                <w:del w:id="11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57B5D" w14:textId="08797FD0" w:rsidR="006E4663" w:rsidRPr="009B4FD5" w:rsidDel="00E65366" w:rsidRDefault="006E4663" w:rsidP="0033315F">
            <w:pPr>
              <w:rPr>
                <w:del w:id="11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0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A63A5" w14:textId="1B4DE821" w:rsidR="006E4663" w:rsidRPr="009B4FD5" w:rsidDel="00E65366" w:rsidRDefault="006E4663" w:rsidP="0033315F">
            <w:pPr>
              <w:rPr>
                <w:del w:id="11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D8802" w14:textId="1FE54CF3" w:rsidR="006E4663" w:rsidRPr="009B4FD5" w:rsidDel="00E65366" w:rsidRDefault="006E4663" w:rsidP="0033315F">
            <w:pPr>
              <w:rPr>
                <w:del w:id="11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7911E" w14:textId="524546D0" w:rsidR="006E4663" w:rsidRPr="009B4FD5" w:rsidDel="00E65366" w:rsidRDefault="006E4663" w:rsidP="0033315F">
            <w:pPr>
              <w:rPr>
                <w:del w:id="11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6DDF2" w14:textId="7C96294F" w:rsidR="006E4663" w:rsidRPr="009B4FD5" w:rsidDel="00E65366" w:rsidRDefault="006E4663" w:rsidP="0033315F">
            <w:pPr>
              <w:rPr>
                <w:del w:id="11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D9A01" w14:textId="64D184F1" w:rsidR="006E4663" w:rsidRPr="009B4FD5" w:rsidDel="00E65366" w:rsidRDefault="006E4663" w:rsidP="0033315F">
            <w:pPr>
              <w:rPr>
                <w:del w:id="11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1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9F366" w14:textId="19130CFD" w:rsidR="006E4663" w:rsidRPr="009B4FD5" w:rsidDel="00E65366" w:rsidRDefault="006E4663" w:rsidP="0033315F">
            <w:pPr>
              <w:rPr>
                <w:del w:id="11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20795415" w14:textId="35C5EB42" w:rsidTr="0033315F">
        <w:trPr>
          <w:trHeight w:val="300"/>
          <w:del w:id="118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6B9F4" w14:textId="413F26FE" w:rsidR="006E4663" w:rsidRPr="009B4FD5" w:rsidDel="00E65366" w:rsidRDefault="006E4663" w:rsidP="0033315F">
            <w:pPr>
              <w:rPr>
                <w:del w:id="11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899DC" w14:textId="3D9BD178" w:rsidR="006E4663" w:rsidRPr="009B4FD5" w:rsidDel="00E65366" w:rsidRDefault="006E4663" w:rsidP="0033315F">
            <w:pPr>
              <w:rPr>
                <w:del w:id="11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36D0F" w14:textId="5EA4843D" w:rsidR="006E4663" w:rsidRPr="009B4FD5" w:rsidDel="00E65366" w:rsidRDefault="006E4663" w:rsidP="0033315F">
            <w:pPr>
              <w:rPr>
                <w:del w:id="11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B8DA6" w14:textId="7909DCE4" w:rsidR="006E4663" w:rsidRPr="009B4FD5" w:rsidDel="00E65366" w:rsidRDefault="006E4663" w:rsidP="0033315F">
            <w:pPr>
              <w:rPr>
                <w:del w:id="11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80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5F1CC" w14:textId="6C6985EE" w:rsidR="006E4663" w:rsidRPr="009B4FD5" w:rsidDel="00E65366" w:rsidRDefault="006E4663" w:rsidP="0033315F">
            <w:pPr>
              <w:rPr>
                <w:del w:id="11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1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9E672" w14:textId="75E99CC6" w:rsidR="006E4663" w:rsidRPr="009B4FD5" w:rsidDel="00E65366" w:rsidRDefault="006E4663" w:rsidP="0033315F">
            <w:pPr>
              <w:rPr>
                <w:del w:id="11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A53E4" w14:textId="40B77668" w:rsidR="006E4663" w:rsidRPr="009B4FD5" w:rsidDel="00E65366" w:rsidRDefault="006E4663" w:rsidP="0033315F">
            <w:pPr>
              <w:rPr>
                <w:del w:id="12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13FAC" w14:textId="76ACDA7F" w:rsidR="006E4663" w:rsidRPr="009B4FD5" w:rsidDel="00E65366" w:rsidRDefault="006E4663" w:rsidP="0033315F">
            <w:pPr>
              <w:rPr>
                <w:del w:id="12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48E44" w14:textId="238DFBB5" w:rsidR="006E4663" w:rsidRPr="009B4FD5" w:rsidDel="00E65366" w:rsidRDefault="006E4663" w:rsidP="0033315F">
            <w:pPr>
              <w:rPr>
                <w:del w:id="12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0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285F2" w14:textId="66D5DE81" w:rsidR="006E4663" w:rsidRPr="009B4FD5" w:rsidDel="00E65366" w:rsidRDefault="006E4663" w:rsidP="0033315F">
            <w:pPr>
              <w:rPr>
                <w:del w:id="12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168034C" w14:textId="5837148E" w:rsidTr="0033315F">
        <w:trPr>
          <w:trHeight w:val="300"/>
          <w:del w:id="120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B61D3" w14:textId="7B47F34A" w:rsidR="006E4663" w:rsidRPr="009B4FD5" w:rsidDel="00E65366" w:rsidRDefault="006E4663" w:rsidP="0033315F">
            <w:pPr>
              <w:rPr>
                <w:del w:id="12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4BE56" w14:textId="3B089BCB" w:rsidR="006E4663" w:rsidRPr="009B4FD5" w:rsidDel="00E65366" w:rsidRDefault="006E4663" w:rsidP="0033315F">
            <w:pPr>
              <w:rPr>
                <w:del w:id="12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6A530" w14:textId="40276635" w:rsidR="006E4663" w:rsidRPr="009B4FD5" w:rsidDel="00E65366" w:rsidRDefault="006E4663" w:rsidP="0033315F">
            <w:pPr>
              <w:rPr>
                <w:del w:id="12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BE1E8" w14:textId="155C7225" w:rsidR="006E4663" w:rsidRPr="009B4FD5" w:rsidDel="00E65366" w:rsidRDefault="006E4663" w:rsidP="0033315F">
            <w:pPr>
              <w:rPr>
                <w:del w:id="12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9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62EFD" w14:textId="3D02CBAB" w:rsidR="006E4663" w:rsidRPr="009B4FD5" w:rsidDel="00E65366" w:rsidRDefault="006E4663" w:rsidP="0033315F">
            <w:pPr>
              <w:rPr>
                <w:del w:id="12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5721C" w14:textId="19DEAACB" w:rsidR="006E4663" w:rsidRPr="009B4FD5" w:rsidDel="00E65366" w:rsidRDefault="006E4663" w:rsidP="0033315F">
            <w:pPr>
              <w:rPr>
                <w:del w:id="12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7599C" w14:textId="6A477286" w:rsidR="006E4663" w:rsidRPr="009B4FD5" w:rsidDel="00E65366" w:rsidRDefault="006E4663" w:rsidP="0033315F">
            <w:pPr>
              <w:rPr>
                <w:del w:id="12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5B3C7" w14:textId="1A5FC476" w:rsidR="006E4663" w:rsidRPr="009B4FD5" w:rsidDel="00E65366" w:rsidRDefault="006E4663" w:rsidP="0033315F">
            <w:pPr>
              <w:rPr>
                <w:del w:id="12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EA7AC" w14:textId="20FE2CD1" w:rsidR="006E4663" w:rsidRPr="009B4FD5" w:rsidDel="00E65366" w:rsidRDefault="006E4663" w:rsidP="0033315F">
            <w:pPr>
              <w:rPr>
                <w:del w:id="12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9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324D0" w14:textId="69540B01" w:rsidR="006E4663" w:rsidRPr="009B4FD5" w:rsidDel="00E65366" w:rsidRDefault="006E4663" w:rsidP="0033315F">
            <w:pPr>
              <w:rPr>
                <w:del w:id="12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753E4E24" w14:textId="48E14EB6" w:rsidTr="0033315F">
        <w:trPr>
          <w:trHeight w:val="300"/>
          <w:del w:id="123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35C3D" w14:textId="639C338A" w:rsidR="006E4663" w:rsidRPr="009B4FD5" w:rsidDel="00E65366" w:rsidRDefault="006E4663" w:rsidP="0033315F">
            <w:pPr>
              <w:rPr>
                <w:del w:id="12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68401" w14:textId="07785852" w:rsidR="006E4663" w:rsidRPr="009B4FD5" w:rsidDel="00E65366" w:rsidRDefault="006E4663" w:rsidP="0033315F">
            <w:pPr>
              <w:rPr>
                <w:del w:id="12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2C6F3" w14:textId="04AA2059" w:rsidR="006E4663" w:rsidRPr="009B4FD5" w:rsidDel="00E65366" w:rsidRDefault="006E4663" w:rsidP="0033315F">
            <w:pPr>
              <w:rPr>
                <w:del w:id="12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70EAC" w14:textId="7474F881" w:rsidR="006E4663" w:rsidRPr="009B4FD5" w:rsidDel="00E65366" w:rsidRDefault="006E4663" w:rsidP="0033315F">
            <w:pPr>
              <w:rPr>
                <w:del w:id="12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8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AD7BE" w14:textId="167A69FE" w:rsidR="006E4663" w:rsidRPr="009B4FD5" w:rsidDel="00E65366" w:rsidRDefault="006E4663" w:rsidP="0033315F">
            <w:pPr>
              <w:rPr>
                <w:del w:id="12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b-Gyral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36638" w14:textId="64A36319" w:rsidR="006E4663" w:rsidRPr="009B4FD5" w:rsidDel="00E65366" w:rsidRDefault="006E4663" w:rsidP="0033315F">
            <w:pPr>
              <w:rPr>
                <w:del w:id="12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55626" w14:textId="6AD343A0" w:rsidR="006E4663" w:rsidRPr="009B4FD5" w:rsidDel="00E65366" w:rsidRDefault="006E4663" w:rsidP="0033315F">
            <w:pPr>
              <w:rPr>
                <w:del w:id="12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6C78C" w14:textId="46A7FB8B" w:rsidR="006E4663" w:rsidRPr="009B4FD5" w:rsidDel="00E65366" w:rsidRDefault="006E4663" w:rsidP="0033315F">
            <w:pPr>
              <w:rPr>
                <w:del w:id="12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2143C" w14:textId="392C201D" w:rsidR="006E4663" w:rsidRPr="009B4FD5" w:rsidDel="00E65366" w:rsidRDefault="006E4663" w:rsidP="0033315F">
            <w:pPr>
              <w:rPr>
                <w:del w:id="12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9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F1B7C" w14:textId="53FA6AD5" w:rsidR="006E4663" w:rsidRPr="009B4FD5" w:rsidDel="00E65366" w:rsidRDefault="006E4663" w:rsidP="0033315F">
            <w:pPr>
              <w:rPr>
                <w:del w:id="12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5368653E" w14:textId="3766B959" w:rsidTr="0033315F">
        <w:trPr>
          <w:trHeight w:val="300"/>
          <w:del w:id="125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8C312" w14:textId="2E932CE9" w:rsidR="006E4663" w:rsidRPr="009B4FD5" w:rsidDel="00E65366" w:rsidRDefault="006E4663" w:rsidP="0033315F">
            <w:pPr>
              <w:rPr>
                <w:del w:id="12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07D73" w14:textId="1DBB1C52" w:rsidR="006E4663" w:rsidRPr="009B4FD5" w:rsidDel="00E65366" w:rsidRDefault="006E4663" w:rsidP="0033315F">
            <w:pPr>
              <w:rPr>
                <w:del w:id="12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9A4FB" w14:textId="07E38C2A" w:rsidR="006E4663" w:rsidRPr="009B4FD5" w:rsidDel="00E65366" w:rsidRDefault="006E4663" w:rsidP="0033315F">
            <w:pPr>
              <w:rPr>
                <w:del w:id="12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B02EE" w14:textId="6691926D" w:rsidR="006E4663" w:rsidRPr="009B4FD5" w:rsidDel="00E65366" w:rsidRDefault="006E4663" w:rsidP="0033315F">
            <w:pPr>
              <w:rPr>
                <w:del w:id="12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7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C44D2" w14:textId="38F26D6C" w:rsidR="006E4663" w:rsidRPr="009B4FD5" w:rsidDel="00E65366" w:rsidRDefault="006E4663" w:rsidP="0033315F">
            <w:pPr>
              <w:rPr>
                <w:del w:id="12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8F666" w14:textId="44306DB3" w:rsidR="006E4663" w:rsidRPr="009B4FD5" w:rsidDel="00E65366" w:rsidRDefault="006E4663" w:rsidP="0033315F">
            <w:pPr>
              <w:rPr>
                <w:del w:id="12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14CD1" w14:textId="7A789D7D" w:rsidR="006E4663" w:rsidRPr="009B4FD5" w:rsidDel="00E65366" w:rsidRDefault="006E4663" w:rsidP="0033315F">
            <w:pPr>
              <w:rPr>
                <w:del w:id="12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CDCBF" w14:textId="0206D86D" w:rsidR="006E4663" w:rsidRPr="009B4FD5" w:rsidDel="00E65366" w:rsidRDefault="006E4663" w:rsidP="0033315F">
            <w:pPr>
              <w:rPr>
                <w:del w:id="12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D57BC" w14:textId="0FDB00B0" w:rsidR="006E4663" w:rsidRPr="009B4FD5" w:rsidDel="00E65366" w:rsidRDefault="006E4663" w:rsidP="0033315F">
            <w:pPr>
              <w:rPr>
                <w:del w:id="12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9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BCB06" w14:textId="65D1A9AA" w:rsidR="006E4663" w:rsidRPr="009B4FD5" w:rsidDel="00E65366" w:rsidRDefault="006E4663" w:rsidP="0033315F">
            <w:pPr>
              <w:rPr>
                <w:del w:id="12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4CD0F8EF" w14:textId="20D179C4" w:rsidTr="0033315F">
        <w:trPr>
          <w:trHeight w:val="300"/>
          <w:del w:id="127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0E0F9" w14:textId="31AB94E9" w:rsidR="006E4663" w:rsidRPr="009B4FD5" w:rsidDel="00E65366" w:rsidRDefault="006E4663" w:rsidP="0033315F">
            <w:pPr>
              <w:rPr>
                <w:del w:id="12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3AE6A" w14:textId="2961DC2C" w:rsidR="006E4663" w:rsidRPr="009B4FD5" w:rsidDel="00E65366" w:rsidRDefault="006E4663" w:rsidP="0033315F">
            <w:pPr>
              <w:rPr>
                <w:del w:id="12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6D8F3" w14:textId="307030F0" w:rsidR="006E4663" w:rsidRPr="009B4FD5" w:rsidDel="00E65366" w:rsidRDefault="006E4663" w:rsidP="0033315F">
            <w:pPr>
              <w:rPr>
                <w:del w:id="12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D9DD9" w14:textId="619E3188" w:rsidR="006E4663" w:rsidRPr="009B4FD5" w:rsidDel="00E65366" w:rsidRDefault="006E4663" w:rsidP="0033315F">
            <w:pPr>
              <w:rPr>
                <w:del w:id="12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6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D50D2" w14:textId="63E76393" w:rsidR="006E4663" w:rsidRPr="009B4FD5" w:rsidDel="00E65366" w:rsidRDefault="006E4663" w:rsidP="0033315F">
            <w:pPr>
              <w:rPr>
                <w:del w:id="12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24A9A" w14:textId="46FF87C8" w:rsidR="006E4663" w:rsidRPr="009B4FD5" w:rsidDel="00E65366" w:rsidRDefault="006E4663" w:rsidP="0033315F">
            <w:pPr>
              <w:rPr>
                <w:del w:id="12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4C644" w14:textId="7148F846" w:rsidR="006E4663" w:rsidRPr="009B4FD5" w:rsidDel="00E65366" w:rsidRDefault="006E4663" w:rsidP="0033315F">
            <w:pPr>
              <w:rPr>
                <w:del w:id="12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7141E" w14:textId="4795C57F" w:rsidR="006E4663" w:rsidRPr="009B4FD5" w:rsidDel="00E65366" w:rsidRDefault="006E4663" w:rsidP="0033315F">
            <w:pPr>
              <w:rPr>
                <w:del w:id="12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B8E94" w14:textId="73834EFF" w:rsidR="006E4663" w:rsidRPr="009B4FD5" w:rsidDel="00E65366" w:rsidRDefault="006E4663" w:rsidP="0033315F">
            <w:pPr>
              <w:rPr>
                <w:del w:id="12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9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988C7" w14:textId="6BFB3FF5" w:rsidR="006E4663" w:rsidRPr="009B4FD5" w:rsidDel="00E65366" w:rsidRDefault="006E4663" w:rsidP="0033315F">
            <w:pPr>
              <w:rPr>
                <w:del w:id="12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A661418" w14:textId="70470E8B" w:rsidTr="0033315F">
        <w:trPr>
          <w:trHeight w:val="300"/>
          <w:del w:id="129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ABCF9" w14:textId="6AB76692" w:rsidR="006E4663" w:rsidRPr="009B4FD5" w:rsidDel="00E65366" w:rsidRDefault="006E4663" w:rsidP="0033315F">
            <w:pPr>
              <w:rPr>
                <w:del w:id="12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04F42" w14:textId="6A2AE098" w:rsidR="006E4663" w:rsidRPr="009B4FD5" w:rsidDel="00E65366" w:rsidRDefault="006E4663" w:rsidP="0033315F">
            <w:pPr>
              <w:rPr>
                <w:del w:id="12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D76A9" w14:textId="69D2AA5A" w:rsidR="006E4663" w:rsidRPr="009B4FD5" w:rsidDel="00E65366" w:rsidRDefault="006E4663" w:rsidP="0033315F">
            <w:pPr>
              <w:rPr>
                <w:del w:id="12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2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E0982" w14:textId="54652324" w:rsidR="006E4663" w:rsidRPr="009B4FD5" w:rsidDel="00E65366" w:rsidRDefault="006E4663" w:rsidP="0033315F">
            <w:pPr>
              <w:rPr>
                <w:del w:id="13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6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FB172" w14:textId="3451E6DE" w:rsidR="006E4663" w:rsidRPr="009B4FD5" w:rsidDel="00E65366" w:rsidRDefault="006E4663" w:rsidP="0033315F">
            <w:pPr>
              <w:rPr>
                <w:del w:id="13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72780" w14:textId="771CD857" w:rsidR="006E4663" w:rsidRPr="009B4FD5" w:rsidDel="00E65366" w:rsidRDefault="006E4663" w:rsidP="0033315F">
            <w:pPr>
              <w:rPr>
                <w:del w:id="13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31F1C" w14:textId="48264A31" w:rsidR="006E4663" w:rsidRPr="009B4FD5" w:rsidDel="00E65366" w:rsidRDefault="006E4663" w:rsidP="0033315F">
            <w:pPr>
              <w:rPr>
                <w:del w:id="13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D4532" w14:textId="0F6B03A9" w:rsidR="006E4663" w:rsidRPr="009B4FD5" w:rsidDel="00E65366" w:rsidRDefault="006E4663" w:rsidP="0033315F">
            <w:pPr>
              <w:rPr>
                <w:del w:id="13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468B5" w14:textId="789CE8F8" w:rsidR="006E4663" w:rsidRPr="009B4FD5" w:rsidDel="00E65366" w:rsidRDefault="006E4663" w:rsidP="0033315F">
            <w:pPr>
              <w:rPr>
                <w:del w:id="13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8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19D8E" w14:textId="11D6960C" w:rsidR="006E4663" w:rsidRPr="009B4FD5" w:rsidDel="00E65366" w:rsidRDefault="006E4663" w:rsidP="0033315F">
            <w:pPr>
              <w:rPr>
                <w:del w:id="13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4B23C89B" w14:textId="11F98CA5" w:rsidTr="0033315F">
        <w:trPr>
          <w:trHeight w:val="300"/>
          <w:del w:id="131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DCFCF" w14:textId="06F91598" w:rsidR="006E4663" w:rsidRPr="009B4FD5" w:rsidDel="00E65366" w:rsidRDefault="006E4663" w:rsidP="0033315F">
            <w:pPr>
              <w:rPr>
                <w:del w:id="13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A1D81" w14:textId="448F8975" w:rsidR="006E4663" w:rsidRPr="009B4FD5" w:rsidDel="00E65366" w:rsidRDefault="006E4663" w:rsidP="0033315F">
            <w:pPr>
              <w:rPr>
                <w:del w:id="13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AA784" w14:textId="7A2E3C28" w:rsidR="006E4663" w:rsidRPr="009B4FD5" w:rsidDel="00E65366" w:rsidRDefault="006E4663" w:rsidP="0033315F">
            <w:pPr>
              <w:rPr>
                <w:del w:id="13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96200" w14:textId="16AA2811" w:rsidR="006E4663" w:rsidRPr="009B4FD5" w:rsidDel="00E65366" w:rsidRDefault="006E4663" w:rsidP="0033315F">
            <w:pPr>
              <w:rPr>
                <w:del w:id="13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5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154F9" w14:textId="75310E97" w:rsidR="006E4663" w:rsidRPr="009B4FD5" w:rsidDel="00E65366" w:rsidRDefault="006E4663" w:rsidP="0033315F">
            <w:pPr>
              <w:rPr>
                <w:del w:id="13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58610" w14:textId="69EC585E" w:rsidR="006E4663" w:rsidRPr="009B4FD5" w:rsidDel="00E65366" w:rsidRDefault="006E4663" w:rsidP="0033315F">
            <w:pPr>
              <w:rPr>
                <w:del w:id="13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4D0BC" w14:textId="48A76567" w:rsidR="006E4663" w:rsidRPr="009B4FD5" w:rsidDel="00E65366" w:rsidRDefault="006E4663" w:rsidP="0033315F">
            <w:pPr>
              <w:rPr>
                <w:del w:id="13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86343" w14:textId="225251BD" w:rsidR="006E4663" w:rsidRPr="009B4FD5" w:rsidDel="00E65366" w:rsidRDefault="006E4663" w:rsidP="0033315F">
            <w:pPr>
              <w:rPr>
                <w:del w:id="13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4C633" w14:textId="39683F13" w:rsidR="006E4663" w:rsidRPr="009B4FD5" w:rsidDel="00E65366" w:rsidRDefault="006E4663" w:rsidP="0033315F">
            <w:pPr>
              <w:rPr>
                <w:del w:id="13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8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46999" w14:textId="4D74B967" w:rsidR="006E4663" w:rsidRPr="009B4FD5" w:rsidDel="00E65366" w:rsidRDefault="006E4663" w:rsidP="0033315F">
            <w:pPr>
              <w:rPr>
                <w:del w:id="13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620636DB" w14:textId="7CD0A41F" w:rsidTr="0033315F">
        <w:trPr>
          <w:trHeight w:val="300"/>
          <w:del w:id="133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3BABA" w14:textId="56FCD3B3" w:rsidR="006E4663" w:rsidRPr="009B4FD5" w:rsidDel="00E65366" w:rsidRDefault="006E4663" w:rsidP="0033315F">
            <w:pPr>
              <w:rPr>
                <w:del w:id="13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F31EE" w14:textId="40B2776E" w:rsidR="006E4663" w:rsidRPr="009B4FD5" w:rsidDel="00E65366" w:rsidRDefault="006E4663" w:rsidP="0033315F">
            <w:pPr>
              <w:rPr>
                <w:del w:id="13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B78CA" w14:textId="23A01A59" w:rsidR="006E4663" w:rsidRPr="009B4FD5" w:rsidDel="00E65366" w:rsidRDefault="006E4663" w:rsidP="0033315F">
            <w:pPr>
              <w:rPr>
                <w:del w:id="13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5A4A3" w14:textId="6719351D" w:rsidR="006E4663" w:rsidRPr="009B4FD5" w:rsidDel="00E65366" w:rsidRDefault="006E4663" w:rsidP="0033315F">
            <w:pPr>
              <w:rPr>
                <w:del w:id="13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5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9F774" w14:textId="1A837B17" w:rsidR="006E4663" w:rsidRPr="009B4FD5" w:rsidDel="00E65366" w:rsidRDefault="006E4663" w:rsidP="0033315F">
            <w:pPr>
              <w:rPr>
                <w:del w:id="13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6E8E5" w14:textId="7DB81F5E" w:rsidR="006E4663" w:rsidRPr="009B4FD5" w:rsidDel="00E65366" w:rsidRDefault="006E4663" w:rsidP="0033315F">
            <w:pPr>
              <w:rPr>
                <w:del w:id="13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1652A" w14:textId="3C4FDE8C" w:rsidR="006E4663" w:rsidRPr="009B4FD5" w:rsidDel="00E65366" w:rsidRDefault="006E4663" w:rsidP="0033315F">
            <w:pPr>
              <w:rPr>
                <w:del w:id="13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30381" w14:textId="6E62A3C2" w:rsidR="006E4663" w:rsidRPr="009B4FD5" w:rsidDel="00E65366" w:rsidRDefault="006E4663" w:rsidP="0033315F">
            <w:pPr>
              <w:rPr>
                <w:del w:id="13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A4075" w14:textId="51F5D49E" w:rsidR="006E4663" w:rsidRPr="009B4FD5" w:rsidDel="00E65366" w:rsidRDefault="006E4663" w:rsidP="0033315F">
            <w:pPr>
              <w:rPr>
                <w:del w:id="13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7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7A51E" w14:textId="665F9B2B" w:rsidR="006E4663" w:rsidRPr="009B4FD5" w:rsidDel="00E65366" w:rsidRDefault="006E4663" w:rsidP="0033315F">
            <w:pPr>
              <w:rPr>
                <w:del w:id="13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775C2C86" w14:textId="0098746E" w:rsidTr="0033315F">
        <w:trPr>
          <w:trHeight w:val="300"/>
          <w:del w:id="135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349ED" w14:textId="752C4D7D" w:rsidR="006E4663" w:rsidRPr="009B4FD5" w:rsidDel="00E65366" w:rsidRDefault="006E4663" w:rsidP="0033315F">
            <w:pPr>
              <w:rPr>
                <w:del w:id="13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7BED3" w14:textId="53DDB378" w:rsidR="006E4663" w:rsidRPr="009B4FD5" w:rsidDel="00E65366" w:rsidRDefault="006E4663" w:rsidP="0033315F">
            <w:pPr>
              <w:rPr>
                <w:del w:id="13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06133" w14:textId="1EA86329" w:rsidR="006E4663" w:rsidRPr="009B4FD5" w:rsidDel="00E65366" w:rsidRDefault="006E4663" w:rsidP="0033315F">
            <w:pPr>
              <w:rPr>
                <w:del w:id="13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D8C02" w14:textId="7D83FEDA" w:rsidR="006E4663" w:rsidRPr="009B4FD5" w:rsidDel="00E65366" w:rsidRDefault="006E4663" w:rsidP="0033315F">
            <w:pPr>
              <w:rPr>
                <w:del w:id="13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4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1288F" w14:textId="438E242E" w:rsidR="006E4663" w:rsidRPr="009B4FD5" w:rsidDel="00E65366" w:rsidRDefault="006E4663" w:rsidP="0033315F">
            <w:pPr>
              <w:rPr>
                <w:del w:id="13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DA4EF" w14:textId="379ED229" w:rsidR="006E4663" w:rsidRPr="009B4FD5" w:rsidDel="00E65366" w:rsidRDefault="006E4663" w:rsidP="0033315F">
            <w:pPr>
              <w:rPr>
                <w:del w:id="13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D1408" w14:textId="5DEA812F" w:rsidR="006E4663" w:rsidRPr="009B4FD5" w:rsidDel="00E65366" w:rsidRDefault="006E4663" w:rsidP="0033315F">
            <w:pPr>
              <w:rPr>
                <w:del w:id="13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63B04" w14:textId="02B21EC7" w:rsidR="006E4663" w:rsidRPr="009B4FD5" w:rsidDel="00E65366" w:rsidRDefault="006E4663" w:rsidP="0033315F">
            <w:pPr>
              <w:rPr>
                <w:del w:id="13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2E691" w14:textId="4AB60698" w:rsidR="006E4663" w:rsidRPr="009B4FD5" w:rsidDel="00E65366" w:rsidRDefault="006E4663" w:rsidP="0033315F">
            <w:pPr>
              <w:rPr>
                <w:del w:id="13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74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4018B" w14:textId="43E34345" w:rsidR="006E4663" w:rsidRPr="009B4FD5" w:rsidDel="00E65366" w:rsidRDefault="006E4663" w:rsidP="0033315F">
            <w:pPr>
              <w:rPr>
                <w:del w:id="13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50FCBCCE" w14:textId="67C61A20" w:rsidTr="0033315F">
        <w:trPr>
          <w:trHeight w:val="300"/>
          <w:del w:id="137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51AA0" w14:textId="5881FE75" w:rsidR="006E4663" w:rsidRPr="009B4FD5" w:rsidDel="00E65366" w:rsidRDefault="006E4663" w:rsidP="0033315F">
            <w:pPr>
              <w:rPr>
                <w:del w:id="13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B2F08" w14:textId="72EC6B1E" w:rsidR="006E4663" w:rsidRPr="009B4FD5" w:rsidDel="00E65366" w:rsidRDefault="006E4663" w:rsidP="0033315F">
            <w:pPr>
              <w:rPr>
                <w:del w:id="13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84DFA" w14:textId="22CE3540" w:rsidR="006E4663" w:rsidRPr="009B4FD5" w:rsidDel="00E65366" w:rsidRDefault="006E4663" w:rsidP="0033315F">
            <w:pPr>
              <w:rPr>
                <w:del w:id="13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44444" w14:textId="5E266627" w:rsidR="006E4663" w:rsidRPr="009B4FD5" w:rsidDel="00E65366" w:rsidRDefault="006E4663" w:rsidP="0033315F">
            <w:pPr>
              <w:rPr>
                <w:del w:id="13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3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BB361" w14:textId="1A38B60D" w:rsidR="006E4663" w:rsidRPr="009B4FD5" w:rsidDel="00E65366" w:rsidRDefault="006E4663" w:rsidP="0033315F">
            <w:pPr>
              <w:rPr>
                <w:del w:id="13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D5F71" w14:textId="5DA761E7" w:rsidR="006E4663" w:rsidRPr="009B4FD5" w:rsidDel="00E65366" w:rsidRDefault="006E4663" w:rsidP="0033315F">
            <w:pPr>
              <w:rPr>
                <w:del w:id="13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3254E" w14:textId="0572B61A" w:rsidR="006E4663" w:rsidRPr="009B4FD5" w:rsidDel="00E65366" w:rsidRDefault="006E4663" w:rsidP="0033315F">
            <w:pPr>
              <w:rPr>
                <w:del w:id="13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ADE1B" w14:textId="2A9D71BB" w:rsidR="006E4663" w:rsidRPr="009B4FD5" w:rsidDel="00E65366" w:rsidRDefault="006E4663" w:rsidP="0033315F">
            <w:pPr>
              <w:rPr>
                <w:del w:id="13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77133" w14:textId="0B28399B" w:rsidR="006E4663" w:rsidRPr="009B4FD5" w:rsidDel="00E65366" w:rsidRDefault="006E4663" w:rsidP="0033315F">
            <w:pPr>
              <w:rPr>
                <w:del w:id="13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E7EA1" w14:textId="48044B35" w:rsidR="006E4663" w:rsidRPr="009B4FD5" w:rsidDel="00E65366" w:rsidRDefault="006E4663" w:rsidP="0033315F">
            <w:pPr>
              <w:rPr>
                <w:del w:id="13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3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4FFDEDBB" w14:textId="7C375343" w:rsidTr="0033315F">
        <w:trPr>
          <w:trHeight w:val="300"/>
          <w:del w:id="139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40E45" w14:textId="348AB652" w:rsidR="006E4663" w:rsidRPr="009B4FD5" w:rsidDel="00E65366" w:rsidRDefault="006E4663" w:rsidP="0033315F">
            <w:pPr>
              <w:rPr>
                <w:del w:id="13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421F7" w14:textId="20863D42" w:rsidR="006E4663" w:rsidRPr="009B4FD5" w:rsidDel="00E65366" w:rsidRDefault="006E4663" w:rsidP="0033315F">
            <w:pPr>
              <w:rPr>
                <w:del w:id="14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7E3B6" w14:textId="782E25A4" w:rsidR="006E4663" w:rsidRPr="009B4FD5" w:rsidDel="00E65366" w:rsidRDefault="006E4663" w:rsidP="0033315F">
            <w:pPr>
              <w:rPr>
                <w:del w:id="14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794EF" w14:textId="121B7668" w:rsidR="006E4663" w:rsidRPr="009B4FD5" w:rsidDel="00E65366" w:rsidRDefault="006E4663" w:rsidP="0033315F">
            <w:pPr>
              <w:rPr>
                <w:del w:id="14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3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96A2B" w14:textId="302B71C7" w:rsidR="006E4663" w:rsidRPr="009B4FD5" w:rsidDel="00E65366" w:rsidRDefault="006E4663" w:rsidP="0033315F">
            <w:pPr>
              <w:rPr>
                <w:del w:id="14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AC931" w14:textId="00899736" w:rsidR="006E4663" w:rsidRPr="009B4FD5" w:rsidDel="00E65366" w:rsidRDefault="006E4663" w:rsidP="0033315F">
            <w:pPr>
              <w:rPr>
                <w:del w:id="14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520E9" w14:textId="31B2D359" w:rsidR="006E4663" w:rsidRPr="009B4FD5" w:rsidDel="00E65366" w:rsidRDefault="006E4663" w:rsidP="0033315F">
            <w:pPr>
              <w:rPr>
                <w:del w:id="14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C68C1" w14:textId="4F753E30" w:rsidR="006E4663" w:rsidRPr="009B4FD5" w:rsidDel="00E65366" w:rsidRDefault="006E4663" w:rsidP="0033315F">
            <w:pPr>
              <w:rPr>
                <w:del w:id="14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B9358" w14:textId="2261799A" w:rsidR="006E4663" w:rsidRPr="009B4FD5" w:rsidDel="00E65366" w:rsidRDefault="006E4663" w:rsidP="0033315F">
            <w:pPr>
              <w:rPr>
                <w:del w:id="14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09201" w14:textId="02C28A11" w:rsidR="006E4663" w:rsidRPr="009B4FD5" w:rsidDel="00E65366" w:rsidRDefault="006E4663" w:rsidP="0033315F">
            <w:pPr>
              <w:rPr>
                <w:del w:id="14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0095344F" w14:textId="7BEF8A86" w:rsidTr="0033315F">
        <w:trPr>
          <w:trHeight w:val="300"/>
          <w:del w:id="141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5EFB4" w14:textId="2A323011" w:rsidR="006E4663" w:rsidRPr="009B4FD5" w:rsidDel="00E65366" w:rsidRDefault="006E4663" w:rsidP="0033315F">
            <w:pPr>
              <w:rPr>
                <w:del w:id="14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9C541" w14:textId="364DF863" w:rsidR="006E4663" w:rsidRPr="009B4FD5" w:rsidDel="00E65366" w:rsidRDefault="006E4663" w:rsidP="0033315F">
            <w:pPr>
              <w:rPr>
                <w:del w:id="14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10190" w14:textId="499591C0" w:rsidR="006E4663" w:rsidRPr="009B4FD5" w:rsidDel="00E65366" w:rsidRDefault="006E4663" w:rsidP="0033315F">
            <w:pPr>
              <w:rPr>
                <w:del w:id="14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5DEF0" w14:textId="0B042FC0" w:rsidR="006E4663" w:rsidRPr="009B4FD5" w:rsidDel="00E65366" w:rsidRDefault="006E4663" w:rsidP="0033315F">
            <w:pPr>
              <w:rPr>
                <w:del w:id="14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70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646B3" w14:textId="718542CE" w:rsidR="006E4663" w:rsidRPr="009B4FD5" w:rsidDel="00E65366" w:rsidRDefault="006E4663" w:rsidP="0033315F">
            <w:pPr>
              <w:rPr>
                <w:del w:id="14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30CA1" w14:textId="3D36F49B" w:rsidR="006E4663" w:rsidRPr="009B4FD5" w:rsidDel="00E65366" w:rsidRDefault="006E4663" w:rsidP="0033315F">
            <w:pPr>
              <w:rPr>
                <w:del w:id="14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860E4" w14:textId="005B3C63" w:rsidR="006E4663" w:rsidRPr="009B4FD5" w:rsidDel="00E65366" w:rsidRDefault="006E4663" w:rsidP="0033315F">
            <w:pPr>
              <w:rPr>
                <w:del w:id="14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9F3F4" w14:textId="6FE4614B" w:rsidR="006E4663" w:rsidRPr="009B4FD5" w:rsidDel="00E65366" w:rsidRDefault="006E4663" w:rsidP="0033315F">
            <w:pPr>
              <w:rPr>
                <w:del w:id="14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0AB6A" w14:textId="60ED1F44" w:rsidR="006E4663" w:rsidRPr="009B4FD5" w:rsidDel="00E65366" w:rsidRDefault="006E4663" w:rsidP="0033315F">
            <w:pPr>
              <w:rPr>
                <w:del w:id="14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5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CB7D4" w14:textId="28CA8225" w:rsidR="006E4663" w:rsidRPr="009B4FD5" w:rsidDel="00E65366" w:rsidRDefault="006E4663" w:rsidP="0033315F">
            <w:pPr>
              <w:rPr>
                <w:del w:id="14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B260F41" w14:textId="3865A534" w:rsidTr="0033315F">
        <w:trPr>
          <w:trHeight w:val="300"/>
          <w:del w:id="144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46A93" w14:textId="7A1830C3" w:rsidR="006E4663" w:rsidRPr="009B4FD5" w:rsidDel="00E65366" w:rsidRDefault="006E4663" w:rsidP="0033315F">
            <w:pPr>
              <w:rPr>
                <w:del w:id="14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98C3A" w14:textId="4748B128" w:rsidR="006E4663" w:rsidRPr="009B4FD5" w:rsidDel="00E65366" w:rsidRDefault="006E4663" w:rsidP="0033315F">
            <w:pPr>
              <w:rPr>
                <w:del w:id="14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577FD" w14:textId="713902DC" w:rsidR="006E4663" w:rsidRPr="009B4FD5" w:rsidDel="00E65366" w:rsidRDefault="006E4663" w:rsidP="0033315F">
            <w:pPr>
              <w:rPr>
                <w:del w:id="14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92CE7" w14:textId="44BACADD" w:rsidR="006E4663" w:rsidRPr="009B4FD5" w:rsidDel="00E65366" w:rsidRDefault="006E4663" w:rsidP="0033315F">
            <w:pPr>
              <w:rPr>
                <w:del w:id="14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9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C8DD5" w14:textId="5EAA8E76" w:rsidR="006E4663" w:rsidRPr="009B4FD5" w:rsidDel="00E65366" w:rsidRDefault="006E4663" w:rsidP="0033315F">
            <w:pPr>
              <w:rPr>
                <w:del w:id="14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9FE37" w14:textId="33397D5C" w:rsidR="006E4663" w:rsidRPr="009B4FD5" w:rsidDel="00E65366" w:rsidRDefault="006E4663" w:rsidP="0033315F">
            <w:pPr>
              <w:rPr>
                <w:del w:id="14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A7C04" w14:textId="52FAE82D" w:rsidR="006E4663" w:rsidRPr="009B4FD5" w:rsidDel="00E65366" w:rsidRDefault="006E4663" w:rsidP="0033315F">
            <w:pPr>
              <w:rPr>
                <w:del w:id="14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47EFE" w14:textId="586EA790" w:rsidR="006E4663" w:rsidRPr="009B4FD5" w:rsidDel="00E65366" w:rsidRDefault="006E4663" w:rsidP="0033315F">
            <w:pPr>
              <w:rPr>
                <w:del w:id="14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8B270" w14:textId="4CB5B799" w:rsidR="006E4663" w:rsidRPr="009B4FD5" w:rsidDel="00E65366" w:rsidRDefault="006E4663" w:rsidP="0033315F">
            <w:pPr>
              <w:rPr>
                <w:del w:id="14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5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23632" w14:textId="3245BCB8" w:rsidR="006E4663" w:rsidRPr="009B4FD5" w:rsidDel="00E65366" w:rsidRDefault="006E4663" w:rsidP="0033315F">
            <w:pPr>
              <w:rPr>
                <w:del w:id="14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037BECD" w14:textId="6F0A9E28" w:rsidTr="0033315F">
        <w:trPr>
          <w:trHeight w:val="300"/>
          <w:del w:id="146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40A73" w14:textId="6D1935B4" w:rsidR="006E4663" w:rsidRPr="009B4FD5" w:rsidDel="00E65366" w:rsidRDefault="006E4663" w:rsidP="0033315F">
            <w:pPr>
              <w:rPr>
                <w:del w:id="14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1D5D0" w14:textId="32B3C2A2" w:rsidR="006E4663" w:rsidRPr="009B4FD5" w:rsidDel="00E65366" w:rsidRDefault="006E4663" w:rsidP="0033315F">
            <w:pPr>
              <w:rPr>
                <w:del w:id="14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465F3" w14:textId="39AAF90C" w:rsidR="006E4663" w:rsidRPr="009B4FD5" w:rsidDel="00E65366" w:rsidRDefault="006E4663" w:rsidP="0033315F">
            <w:pPr>
              <w:rPr>
                <w:del w:id="14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80FDD" w14:textId="64A17F40" w:rsidR="006E4663" w:rsidRPr="009B4FD5" w:rsidDel="00E65366" w:rsidRDefault="006E4663" w:rsidP="0033315F">
            <w:pPr>
              <w:rPr>
                <w:del w:id="14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7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58366" w14:textId="45D204EC" w:rsidR="006E4663" w:rsidRPr="009B4FD5" w:rsidDel="00E65366" w:rsidRDefault="006E4663" w:rsidP="0033315F">
            <w:pPr>
              <w:rPr>
                <w:del w:id="14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ED266" w14:textId="01059CEB" w:rsidR="006E4663" w:rsidRPr="009B4FD5" w:rsidDel="00E65366" w:rsidRDefault="006E4663" w:rsidP="0033315F">
            <w:pPr>
              <w:rPr>
                <w:del w:id="14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A4D94" w14:textId="705D380D" w:rsidR="006E4663" w:rsidRPr="009B4FD5" w:rsidDel="00E65366" w:rsidRDefault="006E4663" w:rsidP="0033315F">
            <w:pPr>
              <w:rPr>
                <w:del w:id="14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ED4ED" w14:textId="79166ECF" w:rsidR="006E4663" w:rsidRPr="009B4FD5" w:rsidDel="00E65366" w:rsidRDefault="006E4663" w:rsidP="0033315F">
            <w:pPr>
              <w:rPr>
                <w:del w:id="14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B3761" w14:textId="33043A46" w:rsidR="006E4663" w:rsidRPr="009B4FD5" w:rsidDel="00E65366" w:rsidRDefault="006E4663" w:rsidP="0033315F">
            <w:pPr>
              <w:rPr>
                <w:del w:id="14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5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84F52" w14:textId="58667E5D" w:rsidR="006E4663" w:rsidRPr="009B4FD5" w:rsidDel="00E65366" w:rsidRDefault="006E4663" w:rsidP="0033315F">
            <w:pPr>
              <w:rPr>
                <w:del w:id="14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4C691019" w14:textId="49888362" w:rsidTr="0033315F">
        <w:trPr>
          <w:trHeight w:val="300"/>
          <w:del w:id="148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F994A" w14:textId="2AE4B04A" w:rsidR="006E4663" w:rsidRPr="009B4FD5" w:rsidDel="00E65366" w:rsidRDefault="006E4663" w:rsidP="0033315F">
            <w:pPr>
              <w:rPr>
                <w:del w:id="14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8650D" w14:textId="51A025E8" w:rsidR="006E4663" w:rsidRPr="009B4FD5" w:rsidDel="00E65366" w:rsidRDefault="006E4663" w:rsidP="0033315F">
            <w:pPr>
              <w:rPr>
                <w:del w:id="14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99443" w14:textId="7C66ACD5" w:rsidR="006E4663" w:rsidRPr="009B4FD5" w:rsidDel="00E65366" w:rsidRDefault="006E4663" w:rsidP="0033315F">
            <w:pPr>
              <w:rPr>
                <w:del w:id="14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9C7CD" w14:textId="71E43CFA" w:rsidR="006E4663" w:rsidRPr="009B4FD5" w:rsidDel="00E65366" w:rsidRDefault="006E4663" w:rsidP="0033315F">
            <w:pPr>
              <w:rPr>
                <w:del w:id="14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6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2C7CE" w14:textId="26C35A96" w:rsidR="006E4663" w:rsidRPr="009B4FD5" w:rsidDel="00E65366" w:rsidRDefault="006E4663" w:rsidP="0033315F">
            <w:pPr>
              <w:rPr>
                <w:del w:id="14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81CDA" w14:textId="01A87A2C" w:rsidR="006E4663" w:rsidRPr="009B4FD5" w:rsidDel="00E65366" w:rsidRDefault="006E4663" w:rsidP="0033315F">
            <w:pPr>
              <w:rPr>
                <w:del w:id="14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7AA25" w14:textId="013E04D5" w:rsidR="006E4663" w:rsidRPr="009B4FD5" w:rsidDel="00E65366" w:rsidRDefault="006E4663" w:rsidP="0033315F">
            <w:pPr>
              <w:rPr>
                <w:del w:id="14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703D7" w14:textId="58373056" w:rsidR="006E4663" w:rsidRPr="009B4FD5" w:rsidDel="00E65366" w:rsidRDefault="006E4663" w:rsidP="0033315F">
            <w:pPr>
              <w:rPr>
                <w:del w:id="14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4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B23FF" w14:textId="1675F93A" w:rsidR="006E4663" w:rsidRPr="009B4FD5" w:rsidDel="00E65366" w:rsidRDefault="006E4663" w:rsidP="0033315F">
            <w:pPr>
              <w:rPr>
                <w:del w:id="14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2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0E620" w14:textId="2381E705" w:rsidR="006E4663" w:rsidRPr="009B4FD5" w:rsidDel="00E65366" w:rsidRDefault="006E4663" w:rsidP="0033315F">
            <w:pPr>
              <w:rPr>
                <w:del w:id="15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1DF582BC" w14:textId="2E6A52C0" w:rsidTr="0033315F">
        <w:trPr>
          <w:trHeight w:val="300"/>
          <w:del w:id="150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B6AF1" w14:textId="4A9FB4A3" w:rsidR="006E4663" w:rsidRPr="009B4FD5" w:rsidDel="00E65366" w:rsidRDefault="006E4663" w:rsidP="0033315F">
            <w:pPr>
              <w:rPr>
                <w:del w:id="15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293EA" w14:textId="4E79E695" w:rsidR="006E4663" w:rsidRPr="009B4FD5" w:rsidDel="00E65366" w:rsidRDefault="006E4663" w:rsidP="0033315F">
            <w:pPr>
              <w:rPr>
                <w:del w:id="15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1554A" w14:textId="64DD79C4" w:rsidR="006E4663" w:rsidRPr="009B4FD5" w:rsidDel="00E65366" w:rsidRDefault="006E4663" w:rsidP="0033315F">
            <w:pPr>
              <w:rPr>
                <w:del w:id="15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1FD8D" w14:textId="3BA94FEC" w:rsidR="006E4663" w:rsidRPr="009B4FD5" w:rsidDel="00E65366" w:rsidRDefault="006E4663" w:rsidP="0033315F">
            <w:pPr>
              <w:rPr>
                <w:del w:id="15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5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90C3A" w14:textId="6DB0C873" w:rsidR="006E4663" w:rsidRPr="009B4FD5" w:rsidDel="00E65366" w:rsidRDefault="006E4663" w:rsidP="0033315F">
            <w:pPr>
              <w:rPr>
                <w:del w:id="15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6C63E" w14:textId="4AA1C5BF" w:rsidR="006E4663" w:rsidRPr="009B4FD5" w:rsidDel="00E65366" w:rsidRDefault="006E4663" w:rsidP="0033315F">
            <w:pPr>
              <w:rPr>
                <w:del w:id="15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002B5" w14:textId="213E1F84" w:rsidR="006E4663" w:rsidRPr="009B4FD5" w:rsidDel="00E65366" w:rsidRDefault="006E4663" w:rsidP="0033315F">
            <w:pPr>
              <w:rPr>
                <w:del w:id="15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494DF" w14:textId="611FE4C2" w:rsidR="006E4663" w:rsidRPr="009B4FD5" w:rsidDel="00E65366" w:rsidRDefault="006E4663" w:rsidP="0033315F">
            <w:pPr>
              <w:rPr>
                <w:del w:id="15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014EB" w14:textId="1F5FEB12" w:rsidR="006E4663" w:rsidRPr="009B4FD5" w:rsidDel="00E65366" w:rsidRDefault="006E4663" w:rsidP="0033315F">
            <w:pPr>
              <w:rPr>
                <w:del w:id="15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1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F470C" w14:textId="01081716" w:rsidR="006E4663" w:rsidRPr="009B4FD5" w:rsidDel="00E65366" w:rsidRDefault="006E4663" w:rsidP="0033315F">
            <w:pPr>
              <w:rPr>
                <w:del w:id="15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147F1066" w14:textId="50772697" w:rsidTr="0033315F">
        <w:trPr>
          <w:trHeight w:val="300"/>
          <w:del w:id="152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52502" w14:textId="45539DDB" w:rsidR="006E4663" w:rsidRPr="009B4FD5" w:rsidDel="00E65366" w:rsidRDefault="006E4663" w:rsidP="0033315F">
            <w:pPr>
              <w:rPr>
                <w:del w:id="15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9BF34" w14:textId="0F0ED9F2" w:rsidR="006E4663" w:rsidRPr="009B4FD5" w:rsidDel="00E65366" w:rsidRDefault="006E4663" w:rsidP="0033315F">
            <w:pPr>
              <w:rPr>
                <w:del w:id="15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902EF" w14:textId="70810918" w:rsidR="006E4663" w:rsidRPr="009B4FD5" w:rsidDel="00E65366" w:rsidRDefault="006E4663" w:rsidP="0033315F">
            <w:pPr>
              <w:rPr>
                <w:del w:id="15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26AE1" w14:textId="32588AF9" w:rsidR="006E4663" w:rsidRPr="009B4FD5" w:rsidDel="00E65366" w:rsidRDefault="006E4663" w:rsidP="0033315F">
            <w:pPr>
              <w:rPr>
                <w:del w:id="15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5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B34B1" w14:textId="49E571ED" w:rsidR="006E4663" w:rsidRPr="009B4FD5" w:rsidDel="00E65366" w:rsidRDefault="006E4663" w:rsidP="0033315F">
            <w:pPr>
              <w:rPr>
                <w:del w:id="15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16D5A" w14:textId="65288812" w:rsidR="006E4663" w:rsidRPr="009B4FD5" w:rsidDel="00E65366" w:rsidRDefault="006E4663" w:rsidP="0033315F">
            <w:pPr>
              <w:rPr>
                <w:del w:id="15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CE3B2" w14:textId="104B2FD7" w:rsidR="006E4663" w:rsidRPr="009B4FD5" w:rsidDel="00E65366" w:rsidRDefault="006E4663" w:rsidP="0033315F">
            <w:pPr>
              <w:rPr>
                <w:del w:id="15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800E0" w14:textId="015C7F76" w:rsidR="006E4663" w:rsidRPr="009B4FD5" w:rsidDel="00E65366" w:rsidRDefault="006E4663" w:rsidP="0033315F">
            <w:pPr>
              <w:rPr>
                <w:del w:id="15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669B6" w14:textId="15E3FDB2" w:rsidR="006E4663" w:rsidRPr="009B4FD5" w:rsidDel="00E65366" w:rsidRDefault="006E4663" w:rsidP="0033315F">
            <w:pPr>
              <w:rPr>
                <w:del w:id="15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2713D" w14:textId="14C12362" w:rsidR="006E4663" w:rsidRPr="009B4FD5" w:rsidDel="00E65366" w:rsidRDefault="006E4663" w:rsidP="0033315F">
            <w:pPr>
              <w:rPr>
                <w:del w:id="15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erior Cingulate</w:delText>
              </w:r>
            </w:del>
          </w:p>
        </w:tc>
      </w:tr>
      <w:tr w:rsidR="006E4663" w:rsidRPr="009B4FD5" w:rsidDel="00E65366" w14:paraId="3F9FB816" w14:textId="5B5A77CB" w:rsidTr="0033315F">
        <w:trPr>
          <w:trHeight w:val="300"/>
          <w:del w:id="154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4C75C" w14:textId="3A73DE52" w:rsidR="006E4663" w:rsidRPr="009B4FD5" w:rsidDel="00E65366" w:rsidRDefault="006E4663" w:rsidP="0033315F">
            <w:pPr>
              <w:rPr>
                <w:del w:id="15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0F800" w14:textId="3C7B23A6" w:rsidR="006E4663" w:rsidRPr="009B4FD5" w:rsidDel="00E65366" w:rsidRDefault="006E4663" w:rsidP="0033315F">
            <w:pPr>
              <w:rPr>
                <w:del w:id="15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70132" w14:textId="13922DFF" w:rsidR="006E4663" w:rsidRPr="009B4FD5" w:rsidDel="00E65366" w:rsidRDefault="006E4663" w:rsidP="0033315F">
            <w:pPr>
              <w:rPr>
                <w:del w:id="15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5DC44" w14:textId="6880F33D" w:rsidR="006E4663" w:rsidRPr="009B4FD5" w:rsidDel="00E65366" w:rsidRDefault="006E4663" w:rsidP="0033315F">
            <w:pPr>
              <w:rPr>
                <w:del w:id="15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5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FF557" w14:textId="459D0911" w:rsidR="006E4663" w:rsidRPr="009B4FD5" w:rsidDel="00E65366" w:rsidRDefault="006E4663" w:rsidP="0033315F">
            <w:pPr>
              <w:rPr>
                <w:del w:id="15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4063D" w14:textId="061C9CC0" w:rsidR="006E4663" w:rsidRPr="009B4FD5" w:rsidDel="00E65366" w:rsidRDefault="006E4663" w:rsidP="0033315F">
            <w:pPr>
              <w:rPr>
                <w:del w:id="15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020E9" w14:textId="735F957A" w:rsidR="006E4663" w:rsidRPr="009B4FD5" w:rsidDel="00E65366" w:rsidRDefault="006E4663" w:rsidP="0033315F">
            <w:pPr>
              <w:rPr>
                <w:del w:id="15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B60D0" w14:textId="6B609541" w:rsidR="006E4663" w:rsidRPr="009B4FD5" w:rsidDel="00E65366" w:rsidRDefault="006E4663" w:rsidP="0033315F">
            <w:pPr>
              <w:rPr>
                <w:del w:id="15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DE10E" w14:textId="167E95DA" w:rsidR="006E4663" w:rsidRPr="009B4FD5" w:rsidDel="00E65366" w:rsidRDefault="006E4663" w:rsidP="0033315F">
            <w:pPr>
              <w:rPr>
                <w:del w:id="15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FB997" w14:textId="7EE2BC30" w:rsidR="006E4663" w:rsidRPr="009B4FD5" w:rsidDel="00E65366" w:rsidRDefault="006E4663" w:rsidP="0033315F">
            <w:pPr>
              <w:rPr>
                <w:del w:id="15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2945ACDC" w14:textId="2CDF5CC7" w:rsidTr="0033315F">
        <w:trPr>
          <w:trHeight w:val="300"/>
          <w:del w:id="156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602D9" w14:textId="368DE30A" w:rsidR="006E4663" w:rsidRPr="009B4FD5" w:rsidDel="00E65366" w:rsidRDefault="006E4663" w:rsidP="0033315F">
            <w:pPr>
              <w:rPr>
                <w:del w:id="15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83D62" w14:textId="028C8F03" w:rsidR="006E4663" w:rsidRPr="009B4FD5" w:rsidDel="00E65366" w:rsidRDefault="006E4663" w:rsidP="0033315F">
            <w:pPr>
              <w:rPr>
                <w:del w:id="15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7D0DC" w14:textId="5C0C03DD" w:rsidR="006E4663" w:rsidRPr="009B4FD5" w:rsidDel="00E65366" w:rsidRDefault="006E4663" w:rsidP="0033315F">
            <w:pPr>
              <w:rPr>
                <w:del w:id="15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4764B" w14:textId="2EC6E9F6" w:rsidR="006E4663" w:rsidRPr="009B4FD5" w:rsidDel="00E65366" w:rsidRDefault="006E4663" w:rsidP="0033315F">
            <w:pPr>
              <w:rPr>
                <w:del w:id="15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4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AE427" w14:textId="46EAE129" w:rsidR="006E4663" w:rsidRPr="009B4FD5" w:rsidDel="00E65366" w:rsidRDefault="006E4663" w:rsidP="0033315F">
            <w:pPr>
              <w:rPr>
                <w:del w:id="15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F7BE5" w14:textId="3911440C" w:rsidR="006E4663" w:rsidRPr="009B4FD5" w:rsidDel="00E65366" w:rsidRDefault="006E4663" w:rsidP="0033315F">
            <w:pPr>
              <w:rPr>
                <w:del w:id="15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0BDDD" w14:textId="635D6443" w:rsidR="006E4663" w:rsidRPr="009B4FD5" w:rsidDel="00E65366" w:rsidRDefault="006E4663" w:rsidP="0033315F">
            <w:pPr>
              <w:rPr>
                <w:del w:id="15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06734" w14:textId="6D1BDA98" w:rsidR="006E4663" w:rsidRPr="009B4FD5" w:rsidDel="00E65366" w:rsidRDefault="006E4663" w:rsidP="0033315F">
            <w:pPr>
              <w:rPr>
                <w:del w:id="15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41E44" w14:textId="24E433AC" w:rsidR="006E4663" w:rsidRPr="009B4FD5" w:rsidDel="00E65366" w:rsidRDefault="006E4663" w:rsidP="0033315F">
            <w:pPr>
              <w:rPr>
                <w:del w:id="15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A0885" w14:textId="316C900F" w:rsidR="006E4663" w:rsidRPr="009B4FD5" w:rsidDel="00E65366" w:rsidRDefault="006E4663" w:rsidP="0033315F">
            <w:pPr>
              <w:rPr>
                <w:del w:id="15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08DAA32B" w14:textId="00358E2D" w:rsidTr="0033315F">
        <w:trPr>
          <w:trHeight w:val="300"/>
          <w:del w:id="158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545E4" w14:textId="1240C63D" w:rsidR="006E4663" w:rsidRPr="009B4FD5" w:rsidDel="00E65366" w:rsidRDefault="006E4663" w:rsidP="0033315F">
            <w:pPr>
              <w:rPr>
                <w:del w:id="15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73117" w14:textId="11698B7E" w:rsidR="006E4663" w:rsidRPr="009B4FD5" w:rsidDel="00E65366" w:rsidRDefault="006E4663" w:rsidP="0033315F">
            <w:pPr>
              <w:rPr>
                <w:del w:id="15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3238A" w14:textId="741916AD" w:rsidR="006E4663" w:rsidRPr="009B4FD5" w:rsidDel="00E65366" w:rsidRDefault="006E4663" w:rsidP="0033315F">
            <w:pPr>
              <w:rPr>
                <w:del w:id="15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71311" w14:textId="538283CD" w:rsidR="006E4663" w:rsidRPr="009B4FD5" w:rsidDel="00E65366" w:rsidRDefault="006E4663" w:rsidP="0033315F">
            <w:pPr>
              <w:rPr>
                <w:del w:id="15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4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333EB" w14:textId="1AEE1D85" w:rsidR="006E4663" w:rsidRPr="009B4FD5" w:rsidDel="00E65366" w:rsidRDefault="006E4663" w:rsidP="0033315F">
            <w:pPr>
              <w:rPr>
                <w:del w:id="15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B6F74" w14:textId="637CE611" w:rsidR="006E4663" w:rsidRPr="009B4FD5" w:rsidDel="00E65366" w:rsidRDefault="006E4663" w:rsidP="0033315F">
            <w:pPr>
              <w:rPr>
                <w:del w:id="15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5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F67A4" w14:textId="2B06114F" w:rsidR="006E4663" w:rsidRPr="009B4FD5" w:rsidDel="00E65366" w:rsidRDefault="006E4663" w:rsidP="0033315F">
            <w:pPr>
              <w:rPr>
                <w:del w:id="16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7E8C0" w14:textId="0C78E09B" w:rsidR="006E4663" w:rsidRPr="009B4FD5" w:rsidDel="00E65366" w:rsidRDefault="006E4663" w:rsidP="0033315F">
            <w:pPr>
              <w:rPr>
                <w:del w:id="16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901D0" w14:textId="7343B9FC" w:rsidR="006E4663" w:rsidRPr="009B4FD5" w:rsidDel="00E65366" w:rsidRDefault="006E4663" w:rsidP="0033315F">
            <w:pPr>
              <w:rPr>
                <w:del w:id="16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9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77044" w14:textId="09904F0E" w:rsidR="006E4663" w:rsidRPr="009B4FD5" w:rsidDel="00E65366" w:rsidRDefault="006E4663" w:rsidP="0033315F">
            <w:pPr>
              <w:rPr>
                <w:del w:id="16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3FE44F74" w14:textId="64CEE53C" w:rsidTr="0033315F">
        <w:trPr>
          <w:trHeight w:val="300"/>
          <w:del w:id="160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26084" w14:textId="7B15AD9D" w:rsidR="006E4663" w:rsidRPr="009B4FD5" w:rsidDel="00E65366" w:rsidRDefault="006E4663" w:rsidP="0033315F">
            <w:pPr>
              <w:rPr>
                <w:del w:id="16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D9520" w14:textId="1B005776" w:rsidR="006E4663" w:rsidRPr="009B4FD5" w:rsidDel="00E65366" w:rsidRDefault="006E4663" w:rsidP="0033315F">
            <w:pPr>
              <w:rPr>
                <w:del w:id="16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EB90E" w14:textId="56D26C3F" w:rsidR="006E4663" w:rsidRPr="009B4FD5" w:rsidDel="00E65366" w:rsidRDefault="006E4663" w:rsidP="0033315F">
            <w:pPr>
              <w:rPr>
                <w:del w:id="16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E0C0D" w14:textId="5E7A6DD7" w:rsidR="006E4663" w:rsidRPr="009B4FD5" w:rsidDel="00E65366" w:rsidRDefault="006E4663" w:rsidP="0033315F">
            <w:pPr>
              <w:rPr>
                <w:del w:id="16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3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130E2" w14:textId="0E69DAB1" w:rsidR="006E4663" w:rsidRPr="009B4FD5" w:rsidDel="00E65366" w:rsidRDefault="006E4663" w:rsidP="0033315F">
            <w:pPr>
              <w:rPr>
                <w:del w:id="16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CFFA0" w14:textId="6B301D75" w:rsidR="006E4663" w:rsidRPr="009B4FD5" w:rsidDel="00E65366" w:rsidRDefault="006E4663" w:rsidP="0033315F">
            <w:pPr>
              <w:rPr>
                <w:del w:id="16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79FCD" w14:textId="4DADA95D" w:rsidR="006E4663" w:rsidRPr="009B4FD5" w:rsidDel="00E65366" w:rsidRDefault="006E4663" w:rsidP="0033315F">
            <w:pPr>
              <w:rPr>
                <w:del w:id="16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A4CEC" w14:textId="38F114FF" w:rsidR="006E4663" w:rsidRPr="009B4FD5" w:rsidDel="00E65366" w:rsidRDefault="006E4663" w:rsidP="0033315F">
            <w:pPr>
              <w:rPr>
                <w:del w:id="16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5BE39" w14:textId="2A6128CD" w:rsidR="006E4663" w:rsidRPr="009B4FD5" w:rsidDel="00E65366" w:rsidRDefault="006E4663" w:rsidP="0033315F">
            <w:pPr>
              <w:rPr>
                <w:del w:id="16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8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F44EE" w14:textId="47CB7EDE" w:rsidR="006E4663" w:rsidRPr="009B4FD5" w:rsidDel="00E65366" w:rsidRDefault="006E4663" w:rsidP="0033315F">
            <w:pPr>
              <w:rPr>
                <w:del w:id="16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119100C5" w14:textId="334BF725" w:rsidTr="0033315F">
        <w:trPr>
          <w:trHeight w:val="300"/>
          <w:del w:id="162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8EBAF" w14:textId="73F95EEC" w:rsidR="006E4663" w:rsidRPr="009B4FD5" w:rsidDel="00E65366" w:rsidRDefault="006E4663" w:rsidP="0033315F">
            <w:pPr>
              <w:rPr>
                <w:del w:id="16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66A8C" w14:textId="73966D62" w:rsidR="006E4663" w:rsidRPr="009B4FD5" w:rsidDel="00E65366" w:rsidRDefault="006E4663" w:rsidP="0033315F">
            <w:pPr>
              <w:rPr>
                <w:del w:id="16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24BC2" w14:textId="2F00243E" w:rsidR="006E4663" w:rsidRPr="009B4FD5" w:rsidDel="00E65366" w:rsidRDefault="006E4663" w:rsidP="0033315F">
            <w:pPr>
              <w:rPr>
                <w:del w:id="16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13596" w14:textId="169EB6F2" w:rsidR="006E4663" w:rsidRPr="009B4FD5" w:rsidDel="00E65366" w:rsidRDefault="006E4663" w:rsidP="0033315F">
            <w:pPr>
              <w:rPr>
                <w:del w:id="16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3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16261" w14:textId="7C4D8F2F" w:rsidR="006E4663" w:rsidRPr="009B4FD5" w:rsidDel="00E65366" w:rsidRDefault="006E4663" w:rsidP="0033315F">
            <w:pPr>
              <w:rPr>
                <w:del w:id="16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8077F" w14:textId="74F5D881" w:rsidR="006E4663" w:rsidRPr="009B4FD5" w:rsidDel="00E65366" w:rsidRDefault="006E4663" w:rsidP="0033315F">
            <w:pPr>
              <w:rPr>
                <w:del w:id="16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447F7" w14:textId="4140E79C" w:rsidR="006E4663" w:rsidRPr="009B4FD5" w:rsidDel="00E65366" w:rsidRDefault="006E4663" w:rsidP="0033315F">
            <w:pPr>
              <w:rPr>
                <w:del w:id="16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98461" w14:textId="54EAA0D7" w:rsidR="006E4663" w:rsidRPr="009B4FD5" w:rsidDel="00E65366" w:rsidRDefault="006E4663" w:rsidP="0033315F">
            <w:pPr>
              <w:rPr>
                <w:del w:id="16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8702D" w14:textId="73A0F237" w:rsidR="006E4663" w:rsidRPr="009B4FD5" w:rsidDel="00E65366" w:rsidRDefault="006E4663" w:rsidP="0033315F">
            <w:pPr>
              <w:rPr>
                <w:del w:id="16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84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460C2" w14:textId="41F3713D" w:rsidR="006E4663" w:rsidRPr="009B4FD5" w:rsidDel="00E65366" w:rsidRDefault="006E4663" w:rsidP="0033315F">
            <w:pPr>
              <w:rPr>
                <w:del w:id="16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260D20B3" w14:textId="03FD50F3" w:rsidTr="0033315F">
        <w:trPr>
          <w:trHeight w:val="300"/>
          <w:del w:id="165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736A6" w14:textId="507C5F10" w:rsidR="006E4663" w:rsidRPr="009B4FD5" w:rsidDel="00E65366" w:rsidRDefault="006E4663" w:rsidP="0033315F">
            <w:pPr>
              <w:rPr>
                <w:del w:id="16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830CF" w14:textId="15F347F1" w:rsidR="006E4663" w:rsidRPr="009B4FD5" w:rsidDel="00E65366" w:rsidRDefault="006E4663" w:rsidP="0033315F">
            <w:pPr>
              <w:rPr>
                <w:del w:id="16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53902" w14:textId="0AD32F01" w:rsidR="006E4663" w:rsidRPr="009B4FD5" w:rsidDel="00E65366" w:rsidRDefault="006E4663" w:rsidP="0033315F">
            <w:pPr>
              <w:rPr>
                <w:del w:id="16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90155" w14:textId="515A283C" w:rsidR="006E4663" w:rsidRPr="009B4FD5" w:rsidDel="00E65366" w:rsidRDefault="006E4663" w:rsidP="0033315F">
            <w:pPr>
              <w:rPr>
                <w:del w:id="16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2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4DA3D" w14:textId="777ADFF2" w:rsidR="006E4663" w:rsidRPr="009B4FD5" w:rsidDel="00E65366" w:rsidRDefault="006E4663" w:rsidP="0033315F">
            <w:pPr>
              <w:rPr>
                <w:del w:id="16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5577C" w14:textId="2F9624D4" w:rsidR="006E4663" w:rsidRPr="009B4FD5" w:rsidDel="00E65366" w:rsidRDefault="006E4663" w:rsidP="0033315F">
            <w:pPr>
              <w:rPr>
                <w:del w:id="16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A1D85" w14:textId="27061E81" w:rsidR="006E4663" w:rsidRPr="009B4FD5" w:rsidDel="00E65366" w:rsidRDefault="006E4663" w:rsidP="0033315F">
            <w:pPr>
              <w:rPr>
                <w:del w:id="16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B3940" w14:textId="462474A0" w:rsidR="006E4663" w:rsidRPr="009B4FD5" w:rsidDel="00E65366" w:rsidRDefault="006E4663" w:rsidP="0033315F">
            <w:pPr>
              <w:rPr>
                <w:del w:id="16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04675" w14:textId="74E5CA65" w:rsidR="006E4663" w:rsidRPr="009B4FD5" w:rsidDel="00E65366" w:rsidRDefault="006E4663" w:rsidP="0033315F">
            <w:pPr>
              <w:rPr>
                <w:del w:id="16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7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BDA28" w14:textId="4399F29D" w:rsidR="006E4663" w:rsidRPr="009B4FD5" w:rsidDel="00E65366" w:rsidRDefault="006E4663" w:rsidP="0033315F">
            <w:pPr>
              <w:rPr>
                <w:del w:id="16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77A8F1A1" w14:textId="75780C8F" w:rsidTr="0033315F">
        <w:trPr>
          <w:trHeight w:val="300"/>
          <w:del w:id="167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C49B8" w14:textId="196337E5" w:rsidR="006E4663" w:rsidRPr="009B4FD5" w:rsidDel="00E65366" w:rsidRDefault="006E4663" w:rsidP="0033315F">
            <w:pPr>
              <w:rPr>
                <w:del w:id="16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4F7C0" w14:textId="3022B476" w:rsidR="006E4663" w:rsidRPr="009B4FD5" w:rsidDel="00E65366" w:rsidRDefault="006E4663" w:rsidP="0033315F">
            <w:pPr>
              <w:rPr>
                <w:del w:id="16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16DC6" w14:textId="345624A2" w:rsidR="006E4663" w:rsidRPr="009B4FD5" w:rsidDel="00E65366" w:rsidRDefault="006E4663" w:rsidP="0033315F">
            <w:pPr>
              <w:rPr>
                <w:del w:id="16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D036C" w14:textId="04C890ED" w:rsidR="006E4663" w:rsidRPr="009B4FD5" w:rsidDel="00E65366" w:rsidRDefault="006E4663" w:rsidP="0033315F">
            <w:pPr>
              <w:rPr>
                <w:del w:id="16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1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90C72" w14:textId="69D8CA35" w:rsidR="006E4663" w:rsidRPr="009B4FD5" w:rsidDel="00E65366" w:rsidRDefault="006E4663" w:rsidP="0033315F">
            <w:pPr>
              <w:rPr>
                <w:del w:id="16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F2C76" w14:textId="68FE6206" w:rsidR="006E4663" w:rsidRPr="009B4FD5" w:rsidDel="00E65366" w:rsidRDefault="006E4663" w:rsidP="0033315F">
            <w:pPr>
              <w:rPr>
                <w:del w:id="16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96370" w14:textId="5733B162" w:rsidR="006E4663" w:rsidRPr="009B4FD5" w:rsidDel="00E65366" w:rsidRDefault="006E4663" w:rsidP="0033315F">
            <w:pPr>
              <w:rPr>
                <w:del w:id="16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89ED9" w14:textId="3A6CD917" w:rsidR="006E4663" w:rsidRPr="009B4FD5" w:rsidDel="00E65366" w:rsidRDefault="006E4663" w:rsidP="0033315F">
            <w:pPr>
              <w:rPr>
                <w:del w:id="16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2B889" w14:textId="7B586AD6" w:rsidR="006E4663" w:rsidRPr="009B4FD5" w:rsidDel="00E65366" w:rsidRDefault="006E4663" w:rsidP="0033315F">
            <w:pPr>
              <w:rPr>
                <w:del w:id="16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7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E211C" w14:textId="5F450259" w:rsidR="006E4663" w:rsidRPr="009B4FD5" w:rsidDel="00E65366" w:rsidRDefault="006E4663" w:rsidP="0033315F">
            <w:pPr>
              <w:rPr>
                <w:del w:id="16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uneus</w:delText>
              </w:r>
            </w:del>
          </w:p>
        </w:tc>
      </w:tr>
      <w:tr w:rsidR="006E4663" w:rsidRPr="009B4FD5" w:rsidDel="00E65366" w14:paraId="7288D8F6" w14:textId="210EF357" w:rsidTr="0033315F">
        <w:trPr>
          <w:trHeight w:val="300"/>
          <w:del w:id="169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AB21D" w14:textId="63F1C14F" w:rsidR="006E4663" w:rsidRPr="009B4FD5" w:rsidDel="00E65366" w:rsidRDefault="006E4663" w:rsidP="0033315F">
            <w:pPr>
              <w:rPr>
                <w:del w:id="16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FC97D" w14:textId="129AC0E2" w:rsidR="006E4663" w:rsidRPr="009B4FD5" w:rsidDel="00E65366" w:rsidRDefault="006E4663" w:rsidP="0033315F">
            <w:pPr>
              <w:rPr>
                <w:del w:id="16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1C123" w14:textId="007E04D0" w:rsidR="006E4663" w:rsidRPr="009B4FD5" w:rsidDel="00E65366" w:rsidRDefault="006E4663" w:rsidP="0033315F">
            <w:pPr>
              <w:rPr>
                <w:del w:id="16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6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B37F5" w14:textId="62FAEF74" w:rsidR="006E4663" w:rsidRPr="009B4FD5" w:rsidDel="00E65366" w:rsidRDefault="006E4663" w:rsidP="0033315F">
            <w:pPr>
              <w:rPr>
                <w:del w:id="16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1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E561E" w14:textId="3F652275" w:rsidR="006E4663" w:rsidRPr="009B4FD5" w:rsidDel="00E65366" w:rsidRDefault="006E4663" w:rsidP="0033315F">
            <w:pPr>
              <w:rPr>
                <w:del w:id="17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AABDE" w14:textId="42D2F470" w:rsidR="006E4663" w:rsidRPr="009B4FD5" w:rsidDel="00E65366" w:rsidRDefault="006E4663" w:rsidP="0033315F">
            <w:pPr>
              <w:rPr>
                <w:del w:id="17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03DEF" w14:textId="1DF2AC7E" w:rsidR="006E4663" w:rsidRPr="009B4FD5" w:rsidDel="00E65366" w:rsidRDefault="006E4663" w:rsidP="0033315F">
            <w:pPr>
              <w:rPr>
                <w:del w:id="17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9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4F54F" w14:textId="272F8A8B" w:rsidR="006E4663" w:rsidRPr="009B4FD5" w:rsidDel="00E65366" w:rsidRDefault="006E4663" w:rsidP="0033315F">
            <w:pPr>
              <w:rPr>
                <w:del w:id="17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3985D" w14:textId="46B33AB2" w:rsidR="006E4663" w:rsidRPr="009B4FD5" w:rsidDel="00E65366" w:rsidRDefault="006E4663" w:rsidP="0033315F">
            <w:pPr>
              <w:rPr>
                <w:del w:id="17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7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8F842" w14:textId="72BEE974" w:rsidR="006E4663" w:rsidRPr="009B4FD5" w:rsidDel="00E65366" w:rsidRDefault="006E4663" w:rsidP="0033315F">
            <w:pPr>
              <w:rPr>
                <w:del w:id="17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Occipital Gyrus</w:delText>
              </w:r>
            </w:del>
          </w:p>
        </w:tc>
      </w:tr>
      <w:tr w:rsidR="006E4663" w:rsidRPr="009B4FD5" w:rsidDel="00E65366" w14:paraId="235959C6" w14:textId="5EA90DD5" w:rsidTr="0033315F">
        <w:trPr>
          <w:trHeight w:val="300"/>
          <w:del w:id="171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83F2B" w14:textId="1244D82A" w:rsidR="006E4663" w:rsidRPr="009B4FD5" w:rsidDel="00E65366" w:rsidRDefault="006E4663" w:rsidP="0033315F">
            <w:pPr>
              <w:rPr>
                <w:del w:id="17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C1A60" w14:textId="16CD1606" w:rsidR="006E4663" w:rsidRPr="009B4FD5" w:rsidDel="00E65366" w:rsidRDefault="006E4663" w:rsidP="0033315F">
            <w:pPr>
              <w:rPr>
                <w:del w:id="17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CD934" w14:textId="2E55D69A" w:rsidR="006E4663" w:rsidRPr="009B4FD5" w:rsidDel="00E65366" w:rsidRDefault="006E4663" w:rsidP="0033315F">
            <w:pPr>
              <w:rPr>
                <w:del w:id="17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54AFB" w14:textId="3364F6C0" w:rsidR="006E4663" w:rsidRPr="009B4FD5" w:rsidDel="00E65366" w:rsidRDefault="006E4663" w:rsidP="0033315F">
            <w:pPr>
              <w:rPr>
                <w:del w:id="17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1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A1D4E" w14:textId="1178014B" w:rsidR="006E4663" w:rsidRPr="009B4FD5" w:rsidDel="00E65366" w:rsidRDefault="006E4663" w:rsidP="0033315F">
            <w:pPr>
              <w:rPr>
                <w:del w:id="17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313ED" w14:textId="117BAC58" w:rsidR="006E4663" w:rsidRPr="009B4FD5" w:rsidDel="00E65366" w:rsidRDefault="006E4663" w:rsidP="0033315F">
            <w:pPr>
              <w:rPr>
                <w:del w:id="17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0413B" w14:textId="29D14D1E" w:rsidR="006E4663" w:rsidRPr="009B4FD5" w:rsidDel="00E65366" w:rsidRDefault="006E4663" w:rsidP="0033315F">
            <w:pPr>
              <w:rPr>
                <w:del w:id="17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3333A" w14:textId="5147563F" w:rsidR="006E4663" w:rsidRPr="009B4FD5" w:rsidDel="00E65366" w:rsidRDefault="006E4663" w:rsidP="0033315F">
            <w:pPr>
              <w:rPr>
                <w:del w:id="17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0F3CB" w14:textId="67259496" w:rsidR="006E4663" w:rsidRPr="009B4FD5" w:rsidDel="00E65366" w:rsidRDefault="006E4663" w:rsidP="0033315F">
            <w:pPr>
              <w:rPr>
                <w:del w:id="17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6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55D4D" w14:textId="5CDE7E88" w:rsidR="006E4663" w:rsidRPr="009B4FD5" w:rsidDel="00E65366" w:rsidRDefault="006E4663" w:rsidP="0033315F">
            <w:pPr>
              <w:rPr>
                <w:del w:id="17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96510A9" w14:textId="32FBDEB9" w:rsidTr="0033315F">
        <w:trPr>
          <w:trHeight w:val="300"/>
          <w:del w:id="173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5C2A5" w14:textId="75A887F8" w:rsidR="006E4663" w:rsidRPr="009B4FD5" w:rsidDel="00E65366" w:rsidRDefault="006E4663" w:rsidP="0033315F">
            <w:pPr>
              <w:rPr>
                <w:del w:id="17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8F2E1" w14:textId="70BC021F" w:rsidR="006E4663" w:rsidRPr="009B4FD5" w:rsidDel="00E65366" w:rsidRDefault="006E4663" w:rsidP="0033315F">
            <w:pPr>
              <w:rPr>
                <w:del w:id="17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A91C1" w14:textId="5AB0717F" w:rsidR="006E4663" w:rsidRPr="009B4FD5" w:rsidDel="00E65366" w:rsidRDefault="006E4663" w:rsidP="0033315F">
            <w:pPr>
              <w:rPr>
                <w:del w:id="17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68828" w14:textId="78CF36BB" w:rsidR="006E4663" w:rsidRPr="009B4FD5" w:rsidDel="00E65366" w:rsidRDefault="006E4663" w:rsidP="0033315F">
            <w:pPr>
              <w:rPr>
                <w:del w:id="17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0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247B6" w14:textId="2CCC02BA" w:rsidR="006E4663" w:rsidRPr="009B4FD5" w:rsidDel="00E65366" w:rsidRDefault="006E4663" w:rsidP="0033315F">
            <w:pPr>
              <w:rPr>
                <w:del w:id="17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60182" w14:textId="4808E2BA" w:rsidR="006E4663" w:rsidRPr="009B4FD5" w:rsidDel="00E65366" w:rsidRDefault="006E4663" w:rsidP="0033315F">
            <w:pPr>
              <w:rPr>
                <w:del w:id="17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4C3C1" w14:textId="40E64CAB" w:rsidR="006E4663" w:rsidRPr="009B4FD5" w:rsidDel="00E65366" w:rsidRDefault="006E4663" w:rsidP="0033315F">
            <w:pPr>
              <w:rPr>
                <w:del w:id="17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66954" w14:textId="5E54216C" w:rsidR="006E4663" w:rsidRPr="009B4FD5" w:rsidDel="00E65366" w:rsidRDefault="006E4663" w:rsidP="0033315F">
            <w:pPr>
              <w:rPr>
                <w:del w:id="17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3876A" w14:textId="143F4052" w:rsidR="006E4663" w:rsidRPr="009B4FD5" w:rsidDel="00E65366" w:rsidRDefault="006E4663" w:rsidP="0033315F">
            <w:pPr>
              <w:rPr>
                <w:del w:id="17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6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EEDC9" w14:textId="02207A2E" w:rsidR="006E4663" w:rsidRPr="009B4FD5" w:rsidDel="00E65366" w:rsidRDefault="006E4663" w:rsidP="0033315F">
            <w:pPr>
              <w:rPr>
                <w:del w:id="17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5F6AE712" w14:textId="4F2D7E14" w:rsidTr="0033315F">
        <w:trPr>
          <w:trHeight w:val="300"/>
          <w:del w:id="175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CF8AA" w14:textId="1B3FAA4C" w:rsidR="006E4663" w:rsidRPr="009B4FD5" w:rsidDel="00E65366" w:rsidRDefault="006E4663" w:rsidP="0033315F">
            <w:pPr>
              <w:rPr>
                <w:del w:id="17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C605B" w14:textId="418814DD" w:rsidR="006E4663" w:rsidRPr="009B4FD5" w:rsidDel="00E65366" w:rsidRDefault="006E4663" w:rsidP="0033315F">
            <w:pPr>
              <w:rPr>
                <w:del w:id="17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971A7" w14:textId="23223575" w:rsidR="006E4663" w:rsidRPr="009B4FD5" w:rsidDel="00E65366" w:rsidRDefault="006E4663" w:rsidP="0033315F">
            <w:pPr>
              <w:rPr>
                <w:del w:id="17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9F168" w14:textId="546AF52A" w:rsidR="006E4663" w:rsidRPr="009B4FD5" w:rsidDel="00E65366" w:rsidRDefault="006E4663" w:rsidP="0033315F">
            <w:pPr>
              <w:rPr>
                <w:del w:id="17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60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EDF2C" w14:textId="53E54D2A" w:rsidR="006E4663" w:rsidRPr="009B4FD5" w:rsidDel="00E65366" w:rsidRDefault="006E4663" w:rsidP="0033315F">
            <w:pPr>
              <w:rPr>
                <w:del w:id="17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48442" w14:textId="66931DAA" w:rsidR="006E4663" w:rsidRPr="009B4FD5" w:rsidDel="00E65366" w:rsidRDefault="006E4663" w:rsidP="0033315F">
            <w:pPr>
              <w:rPr>
                <w:del w:id="17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2B9AF" w14:textId="7227216C" w:rsidR="006E4663" w:rsidRPr="009B4FD5" w:rsidDel="00E65366" w:rsidRDefault="006E4663" w:rsidP="0033315F">
            <w:pPr>
              <w:rPr>
                <w:del w:id="17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A4305" w14:textId="6BC4E212" w:rsidR="006E4663" w:rsidRPr="009B4FD5" w:rsidDel="00E65366" w:rsidRDefault="006E4663" w:rsidP="0033315F">
            <w:pPr>
              <w:rPr>
                <w:del w:id="17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9E57E" w14:textId="59C9D16E" w:rsidR="006E4663" w:rsidRPr="009B4FD5" w:rsidDel="00E65366" w:rsidRDefault="006E4663" w:rsidP="0033315F">
            <w:pPr>
              <w:rPr>
                <w:del w:id="17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6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5E1F9" w14:textId="3CA98A5A" w:rsidR="006E4663" w:rsidRPr="009B4FD5" w:rsidDel="00E65366" w:rsidRDefault="006E4663" w:rsidP="0033315F">
            <w:pPr>
              <w:rPr>
                <w:del w:id="17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9F31E61" w14:textId="76FF8723" w:rsidTr="0033315F">
        <w:trPr>
          <w:trHeight w:val="300"/>
          <w:del w:id="177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F80AC" w14:textId="0E16F15A" w:rsidR="006E4663" w:rsidRPr="009B4FD5" w:rsidDel="00E65366" w:rsidRDefault="006E4663" w:rsidP="0033315F">
            <w:pPr>
              <w:rPr>
                <w:del w:id="17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805DF" w14:textId="281116DA" w:rsidR="006E4663" w:rsidRPr="009B4FD5" w:rsidDel="00E65366" w:rsidRDefault="006E4663" w:rsidP="0033315F">
            <w:pPr>
              <w:rPr>
                <w:del w:id="17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2F79" w14:textId="385FA90E" w:rsidR="006E4663" w:rsidRPr="009B4FD5" w:rsidDel="00E65366" w:rsidRDefault="006E4663" w:rsidP="0033315F">
            <w:pPr>
              <w:rPr>
                <w:del w:id="17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831B7" w14:textId="20D297A0" w:rsidR="006E4663" w:rsidRPr="009B4FD5" w:rsidDel="00E65366" w:rsidRDefault="006E4663" w:rsidP="0033315F">
            <w:pPr>
              <w:rPr>
                <w:del w:id="17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7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7FD84" w14:textId="54E3807B" w:rsidR="006E4663" w:rsidRPr="009B4FD5" w:rsidDel="00E65366" w:rsidRDefault="006E4663" w:rsidP="0033315F">
            <w:pPr>
              <w:rPr>
                <w:del w:id="17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58819" w14:textId="392A8D60" w:rsidR="006E4663" w:rsidRPr="009B4FD5" w:rsidDel="00E65366" w:rsidRDefault="006E4663" w:rsidP="0033315F">
            <w:pPr>
              <w:rPr>
                <w:del w:id="17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2E413" w14:textId="7C23B9EB" w:rsidR="006E4663" w:rsidRPr="009B4FD5" w:rsidDel="00E65366" w:rsidRDefault="006E4663" w:rsidP="0033315F">
            <w:pPr>
              <w:rPr>
                <w:del w:id="17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48131" w14:textId="03BCA65B" w:rsidR="006E4663" w:rsidRPr="009B4FD5" w:rsidDel="00E65366" w:rsidRDefault="006E4663" w:rsidP="0033315F">
            <w:pPr>
              <w:rPr>
                <w:del w:id="17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4243" w14:textId="6C201911" w:rsidR="006E4663" w:rsidRPr="009B4FD5" w:rsidDel="00E65366" w:rsidRDefault="006E4663" w:rsidP="0033315F">
            <w:pPr>
              <w:rPr>
                <w:del w:id="17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6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40225" w14:textId="79100793" w:rsidR="006E4663" w:rsidRPr="009B4FD5" w:rsidDel="00E65366" w:rsidRDefault="006E4663" w:rsidP="0033315F">
            <w:pPr>
              <w:rPr>
                <w:del w:id="17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6EA960F2" w14:textId="55A4E300" w:rsidTr="0033315F">
        <w:trPr>
          <w:trHeight w:val="300"/>
          <w:del w:id="179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16061" w14:textId="74508E1D" w:rsidR="006E4663" w:rsidRPr="009B4FD5" w:rsidDel="00E65366" w:rsidRDefault="006E4663" w:rsidP="0033315F">
            <w:pPr>
              <w:rPr>
                <w:del w:id="17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7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B4DB9" w14:textId="4295AF3B" w:rsidR="006E4663" w:rsidRPr="009B4FD5" w:rsidDel="00E65366" w:rsidRDefault="006E4663" w:rsidP="0033315F">
            <w:pPr>
              <w:rPr>
                <w:del w:id="18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15594" w14:textId="0500A2B8" w:rsidR="006E4663" w:rsidRPr="009B4FD5" w:rsidDel="00E65366" w:rsidRDefault="006E4663" w:rsidP="0033315F">
            <w:pPr>
              <w:rPr>
                <w:del w:id="18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CB80D" w14:textId="344C3194" w:rsidR="006E4663" w:rsidRPr="009B4FD5" w:rsidDel="00E65366" w:rsidRDefault="006E4663" w:rsidP="0033315F">
            <w:pPr>
              <w:rPr>
                <w:del w:id="18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7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DA7C8" w14:textId="05355A88" w:rsidR="006E4663" w:rsidRPr="009B4FD5" w:rsidDel="00E65366" w:rsidRDefault="006E4663" w:rsidP="0033315F">
            <w:pPr>
              <w:rPr>
                <w:del w:id="18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A946C" w14:textId="016667EC" w:rsidR="006E4663" w:rsidRPr="009B4FD5" w:rsidDel="00E65366" w:rsidRDefault="006E4663" w:rsidP="0033315F">
            <w:pPr>
              <w:rPr>
                <w:del w:id="18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CDB3C" w14:textId="29918028" w:rsidR="006E4663" w:rsidRPr="009B4FD5" w:rsidDel="00E65366" w:rsidRDefault="006E4663" w:rsidP="0033315F">
            <w:pPr>
              <w:rPr>
                <w:del w:id="18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36B22" w14:textId="47CA53D6" w:rsidR="006E4663" w:rsidRPr="009B4FD5" w:rsidDel="00E65366" w:rsidRDefault="006E4663" w:rsidP="0033315F">
            <w:pPr>
              <w:rPr>
                <w:del w:id="18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1C521" w14:textId="4EF195E1" w:rsidR="006E4663" w:rsidRPr="009B4FD5" w:rsidDel="00E65366" w:rsidRDefault="006E4663" w:rsidP="0033315F">
            <w:pPr>
              <w:rPr>
                <w:del w:id="18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5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44B4B" w14:textId="667946FA" w:rsidR="006E4663" w:rsidRPr="009B4FD5" w:rsidDel="00E65366" w:rsidRDefault="006E4663" w:rsidP="0033315F">
            <w:pPr>
              <w:rPr>
                <w:del w:id="18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6EFA87CE" w14:textId="6A2074E7" w:rsidTr="0033315F">
        <w:trPr>
          <w:trHeight w:val="300"/>
          <w:del w:id="181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928E9" w14:textId="2D6EA18A" w:rsidR="006E4663" w:rsidRPr="009B4FD5" w:rsidDel="00E65366" w:rsidRDefault="006E4663" w:rsidP="0033315F">
            <w:pPr>
              <w:rPr>
                <w:del w:id="18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35C5E" w14:textId="64E1FBA2" w:rsidR="006E4663" w:rsidRPr="009B4FD5" w:rsidDel="00E65366" w:rsidRDefault="006E4663" w:rsidP="0033315F">
            <w:pPr>
              <w:rPr>
                <w:del w:id="18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B6761" w14:textId="4BF001A9" w:rsidR="006E4663" w:rsidRPr="009B4FD5" w:rsidDel="00E65366" w:rsidRDefault="006E4663" w:rsidP="0033315F">
            <w:pPr>
              <w:rPr>
                <w:del w:id="18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9B6ED" w14:textId="3345A0A8" w:rsidR="006E4663" w:rsidRPr="009B4FD5" w:rsidDel="00E65366" w:rsidRDefault="006E4663" w:rsidP="0033315F">
            <w:pPr>
              <w:rPr>
                <w:del w:id="18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7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B6EE6" w14:textId="25CF8922" w:rsidR="006E4663" w:rsidRPr="009B4FD5" w:rsidDel="00E65366" w:rsidRDefault="006E4663" w:rsidP="0033315F">
            <w:pPr>
              <w:rPr>
                <w:del w:id="18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A4E5D" w14:textId="37E1F864" w:rsidR="006E4663" w:rsidRPr="009B4FD5" w:rsidDel="00E65366" w:rsidRDefault="006E4663" w:rsidP="0033315F">
            <w:pPr>
              <w:rPr>
                <w:del w:id="18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D1357" w14:textId="4FC5D855" w:rsidR="006E4663" w:rsidRPr="009B4FD5" w:rsidDel="00E65366" w:rsidRDefault="006E4663" w:rsidP="0033315F">
            <w:pPr>
              <w:rPr>
                <w:del w:id="18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BA402" w14:textId="19390985" w:rsidR="006E4663" w:rsidRPr="009B4FD5" w:rsidDel="00E65366" w:rsidRDefault="006E4663" w:rsidP="0033315F">
            <w:pPr>
              <w:rPr>
                <w:del w:id="18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FAB6F" w14:textId="70F3AD69" w:rsidR="006E4663" w:rsidRPr="009B4FD5" w:rsidDel="00E65366" w:rsidRDefault="006E4663" w:rsidP="0033315F">
            <w:pPr>
              <w:rPr>
                <w:del w:id="18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5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07878" w14:textId="61E004AE" w:rsidR="006E4663" w:rsidRPr="009B4FD5" w:rsidDel="00E65366" w:rsidRDefault="006E4663" w:rsidP="0033315F">
            <w:pPr>
              <w:rPr>
                <w:del w:id="18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5AC3313D" w14:textId="07905614" w:rsidTr="0033315F">
        <w:trPr>
          <w:trHeight w:val="300"/>
          <w:del w:id="183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8EB17" w14:textId="617DF61B" w:rsidR="006E4663" w:rsidRPr="009B4FD5" w:rsidDel="00E65366" w:rsidRDefault="006E4663" w:rsidP="0033315F">
            <w:pPr>
              <w:rPr>
                <w:del w:id="18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F9192" w14:textId="087475D7" w:rsidR="006E4663" w:rsidRPr="009B4FD5" w:rsidDel="00E65366" w:rsidRDefault="006E4663" w:rsidP="0033315F">
            <w:pPr>
              <w:rPr>
                <w:del w:id="18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05B10" w14:textId="0EAB9BDB" w:rsidR="006E4663" w:rsidRPr="009B4FD5" w:rsidDel="00E65366" w:rsidRDefault="006E4663" w:rsidP="0033315F">
            <w:pPr>
              <w:rPr>
                <w:del w:id="18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26A86" w14:textId="17C62BD7" w:rsidR="006E4663" w:rsidRPr="009B4FD5" w:rsidDel="00E65366" w:rsidRDefault="006E4663" w:rsidP="0033315F">
            <w:pPr>
              <w:rPr>
                <w:del w:id="18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6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D7E3B" w14:textId="3508ECA5" w:rsidR="006E4663" w:rsidRPr="009B4FD5" w:rsidDel="00E65366" w:rsidRDefault="006E4663" w:rsidP="0033315F">
            <w:pPr>
              <w:rPr>
                <w:del w:id="18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07852" w14:textId="56992317" w:rsidR="006E4663" w:rsidRPr="009B4FD5" w:rsidDel="00E65366" w:rsidRDefault="006E4663" w:rsidP="0033315F">
            <w:pPr>
              <w:rPr>
                <w:del w:id="18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4C84B" w14:textId="07668F4D" w:rsidR="006E4663" w:rsidRPr="009B4FD5" w:rsidDel="00E65366" w:rsidRDefault="006E4663" w:rsidP="0033315F">
            <w:pPr>
              <w:rPr>
                <w:del w:id="18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4AB4D" w14:textId="4697607B" w:rsidR="006E4663" w:rsidRPr="009B4FD5" w:rsidDel="00E65366" w:rsidRDefault="006E4663" w:rsidP="0033315F">
            <w:pPr>
              <w:rPr>
                <w:del w:id="18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CA2CE" w14:textId="687B3344" w:rsidR="006E4663" w:rsidRPr="009B4FD5" w:rsidDel="00E65366" w:rsidRDefault="006E4663" w:rsidP="0033315F">
            <w:pPr>
              <w:rPr>
                <w:del w:id="18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54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EA02A" w14:textId="68C5CE83" w:rsidR="006E4663" w:rsidRPr="009B4FD5" w:rsidDel="00E65366" w:rsidRDefault="006E4663" w:rsidP="0033315F">
            <w:pPr>
              <w:rPr>
                <w:del w:id="18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0FEFF0CC" w14:textId="1EF247FF" w:rsidTr="0033315F">
        <w:trPr>
          <w:trHeight w:val="300"/>
          <w:del w:id="186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4E407" w14:textId="6E625776" w:rsidR="006E4663" w:rsidRPr="009B4FD5" w:rsidDel="00E65366" w:rsidRDefault="006E4663" w:rsidP="0033315F">
            <w:pPr>
              <w:rPr>
                <w:del w:id="18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CA57B" w14:textId="2D9E3488" w:rsidR="006E4663" w:rsidRPr="009B4FD5" w:rsidDel="00E65366" w:rsidRDefault="006E4663" w:rsidP="0033315F">
            <w:pPr>
              <w:rPr>
                <w:del w:id="18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5175B" w14:textId="4CCDB958" w:rsidR="006E4663" w:rsidRPr="009B4FD5" w:rsidDel="00E65366" w:rsidRDefault="006E4663" w:rsidP="0033315F">
            <w:pPr>
              <w:rPr>
                <w:del w:id="18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DD652" w14:textId="098220D0" w:rsidR="006E4663" w:rsidRPr="009B4FD5" w:rsidDel="00E65366" w:rsidRDefault="006E4663" w:rsidP="0033315F">
            <w:pPr>
              <w:rPr>
                <w:del w:id="18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6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406F2" w14:textId="640929A4" w:rsidR="006E4663" w:rsidRPr="009B4FD5" w:rsidDel="00E65366" w:rsidRDefault="006E4663" w:rsidP="0033315F">
            <w:pPr>
              <w:rPr>
                <w:del w:id="18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B2ED5" w14:textId="6F72D556" w:rsidR="006E4663" w:rsidRPr="009B4FD5" w:rsidDel="00E65366" w:rsidRDefault="006E4663" w:rsidP="0033315F">
            <w:pPr>
              <w:rPr>
                <w:del w:id="18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06EB4" w14:textId="7D5CC9D9" w:rsidR="006E4663" w:rsidRPr="009B4FD5" w:rsidDel="00E65366" w:rsidRDefault="006E4663" w:rsidP="0033315F">
            <w:pPr>
              <w:rPr>
                <w:del w:id="18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3DA9E" w14:textId="1EA60ED9" w:rsidR="006E4663" w:rsidRPr="009B4FD5" w:rsidDel="00E65366" w:rsidRDefault="006E4663" w:rsidP="0033315F">
            <w:pPr>
              <w:rPr>
                <w:del w:id="18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6901A" w14:textId="4DCBE481" w:rsidR="006E4663" w:rsidRPr="009B4FD5" w:rsidDel="00E65366" w:rsidRDefault="006E4663" w:rsidP="0033315F">
            <w:pPr>
              <w:rPr>
                <w:del w:id="18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4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311D5" w14:textId="77FC23B1" w:rsidR="006E4663" w:rsidRPr="009B4FD5" w:rsidDel="00E65366" w:rsidRDefault="006E4663" w:rsidP="0033315F">
            <w:pPr>
              <w:rPr>
                <w:del w:id="18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774A13CE" w14:textId="095AC22D" w:rsidTr="0033315F">
        <w:trPr>
          <w:trHeight w:val="300"/>
          <w:del w:id="188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5827A" w14:textId="3032DCB9" w:rsidR="006E4663" w:rsidRPr="009B4FD5" w:rsidDel="00E65366" w:rsidRDefault="006E4663" w:rsidP="0033315F">
            <w:pPr>
              <w:rPr>
                <w:del w:id="18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B36EC" w14:textId="06B983E1" w:rsidR="006E4663" w:rsidRPr="009B4FD5" w:rsidDel="00E65366" w:rsidRDefault="006E4663" w:rsidP="0033315F">
            <w:pPr>
              <w:rPr>
                <w:del w:id="18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6C2D9" w14:textId="5B38325F" w:rsidR="006E4663" w:rsidRPr="009B4FD5" w:rsidDel="00E65366" w:rsidRDefault="006E4663" w:rsidP="0033315F">
            <w:pPr>
              <w:rPr>
                <w:del w:id="18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DB168" w14:textId="66FEA32C" w:rsidR="006E4663" w:rsidRPr="009B4FD5" w:rsidDel="00E65366" w:rsidRDefault="006E4663" w:rsidP="0033315F">
            <w:pPr>
              <w:rPr>
                <w:del w:id="18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5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BD3EC" w14:textId="4DE87115" w:rsidR="006E4663" w:rsidRPr="009B4FD5" w:rsidDel="00E65366" w:rsidRDefault="006E4663" w:rsidP="0033315F">
            <w:pPr>
              <w:rPr>
                <w:del w:id="18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DE937" w14:textId="658DEB13" w:rsidR="006E4663" w:rsidRPr="009B4FD5" w:rsidDel="00E65366" w:rsidRDefault="006E4663" w:rsidP="0033315F">
            <w:pPr>
              <w:rPr>
                <w:del w:id="18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8ACB6" w14:textId="1F09D71C" w:rsidR="006E4663" w:rsidRPr="009B4FD5" w:rsidDel="00E65366" w:rsidRDefault="006E4663" w:rsidP="0033315F">
            <w:pPr>
              <w:rPr>
                <w:del w:id="18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691C5" w14:textId="7D42F768" w:rsidR="006E4663" w:rsidRPr="009B4FD5" w:rsidDel="00E65366" w:rsidRDefault="006E4663" w:rsidP="0033315F">
            <w:pPr>
              <w:rPr>
                <w:del w:id="18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2E944" w14:textId="42C1C667" w:rsidR="006E4663" w:rsidRPr="009B4FD5" w:rsidDel="00E65366" w:rsidRDefault="006E4663" w:rsidP="0033315F">
            <w:pPr>
              <w:rPr>
                <w:del w:id="18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8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4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BA01C" w14:textId="589FE681" w:rsidR="006E4663" w:rsidRPr="009B4FD5" w:rsidDel="00E65366" w:rsidRDefault="006E4663" w:rsidP="0033315F">
            <w:pPr>
              <w:rPr>
                <w:del w:id="19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78779194" w14:textId="5C4B0D68" w:rsidTr="0033315F">
        <w:trPr>
          <w:trHeight w:val="300"/>
          <w:del w:id="190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6CA88" w14:textId="6BC3CC38" w:rsidR="006E4663" w:rsidRPr="009B4FD5" w:rsidDel="00E65366" w:rsidRDefault="006E4663" w:rsidP="0033315F">
            <w:pPr>
              <w:rPr>
                <w:del w:id="19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4B7A0" w14:textId="79B7F367" w:rsidR="006E4663" w:rsidRPr="009B4FD5" w:rsidDel="00E65366" w:rsidRDefault="006E4663" w:rsidP="0033315F">
            <w:pPr>
              <w:rPr>
                <w:del w:id="19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51E1C" w14:textId="564F8B8B" w:rsidR="006E4663" w:rsidRPr="009B4FD5" w:rsidDel="00E65366" w:rsidRDefault="006E4663" w:rsidP="0033315F">
            <w:pPr>
              <w:rPr>
                <w:del w:id="19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0FFB9" w14:textId="2C5F09D5" w:rsidR="006E4663" w:rsidRPr="009B4FD5" w:rsidDel="00E65366" w:rsidRDefault="006E4663" w:rsidP="0033315F">
            <w:pPr>
              <w:rPr>
                <w:del w:id="19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4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F3719" w14:textId="56F3B6DA" w:rsidR="006E4663" w:rsidRPr="009B4FD5" w:rsidDel="00E65366" w:rsidRDefault="006E4663" w:rsidP="0033315F">
            <w:pPr>
              <w:rPr>
                <w:del w:id="19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17A39" w14:textId="392D0085" w:rsidR="006E4663" w:rsidRPr="009B4FD5" w:rsidDel="00E65366" w:rsidRDefault="006E4663" w:rsidP="0033315F">
            <w:pPr>
              <w:rPr>
                <w:del w:id="19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AA2C4" w14:textId="6FE3E501" w:rsidR="006E4663" w:rsidRPr="009B4FD5" w:rsidDel="00E65366" w:rsidRDefault="006E4663" w:rsidP="0033315F">
            <w:pPr>
              <w:rPr>
                <w:del w:id="19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30CAD" w14:textId="55626075" w:rsidR="006E4663" w:rsidRPr="009B4FD5" w:rsidDel="00E65366" w:rsidRDefault="006E4663" w:rsidP="0033315F">
            <w:pPr>
              <w:rPr>
                <w:del w:id="19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A09AA" w14:textId="43489614" w:rsidR="006E4663" w:rsidRPr="009B4FD5" w:rsidDel="00E65366" w:rsidRDefault="006E4663" w:rsidP="0033315F">
            <w:pPr>
              <w:rPr>
                <w:del w:id="19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4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176CD" w14:textId="20E3C00A" w:rsidR="006E4663" w:rsidRPr="009B4FD5" w:rsidDel="00E65366" w:rsidRDefault="006E4663" w:rsidP="0033315F">
            <w:pPr>
              <w:rPr>
                <w:del w:id="19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1EAEA0BC" w14:textId="3C63BBA0" w:rsidTr="0033315F">
        <w:trPr>
          <w:trHeight w:val="300"/>
          <w:del w:id="192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8C551" w14:textId="4298497B" w:rsidR="006E4663" w:rsidRPr="009B4FD5" w:rsidDel="00E65366" w:rsidRDefault="006E4663" w:rsidP="0033315F">
            <w:pPr>
              <w:rPr>
                <w:del w:id="19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6734B" w14:textId="495C5713" w:rsidR="006E4663" w:rsidRPr="009B4FD5" w:rsidDel="00E65366" w:rsidRDefault="006E4663" w:rsidP="0033315F">
            <w:pPr>
              <w:rPr>
                <w:del w:id="19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1C6F0" w14:textId="73AAFC31" w:rsidR="006E4663" w:rsidRPr="009B4FD5" w:rsidDel="00E65366" w:rsidRDefault="006E4663" w:rsidP="0033315F">
            <w:pPr>
              <w:rPr>
                <w:del w:id="19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98BA1" w14:textId="06685C26" w:rsidR="006E4663" w:rsidRPr="009B4FD5" w:rsidDel="00E65366" w:rsidRDefault="006E4663" w:rsidP="0033315F">
            <w:pPr>
              <w:rPr>
                <w:del w:id="19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4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E59EE" w14:textId="667213DD" w:rsidR="006E4663" w:rsidRPr="009B4FD5" w:rsidDel="00E65366" w:rsidRDefault="006E4663" w:rsidP="0033315F">
            <w:pPr>
              <w:rPr>
                <w:del w:id="19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CF361" w14:textId="23631255" w:rsidR="006E4663" w:rsidRPr="009B4FD5" w:rsidDel="00E65366" w:rsidRDefault="006E4663" w:rsidP="0033315F">
            <w:pPr>
              <w:rPr>
                <w:del w:id="19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183A3" w14:textId="17446D20" w:rsidR="006E4663" w:rsidRPr="009B4FD5" w:rsidDel="00E65366" w:rsidRDefault="006E4663" w:rsidP="0033315F">
            <w:pPr>
              <w:rPr>
                <w:del w:id="19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3F548" w14:textId="299A3F87" w:rsidR="006E4663" w:rsidRPr="009B4FD5" w:rsidDel="00E65366" w:rsidRDefault="006E4663" w:rsidP="0033315F">
            <w:pPr>
              <w:rPr>
                <w:del w:id="19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5A8AB" w14:textId="67AA4EB9" w:rsidR="006E4663" w:rsidRPr="009B4FD5" w:rsidDel="00E65366" w:rsidRDefault="006E4663" w:rsidP="0033315F">
            <w:pPr>
              <w:rPr>
                <w:del w:id="19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4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475F9" w14:textId="55D08AA5" w:rsidR="006E4663" w:rsidRPr="009B4FD5" w:rsidDel="00E65366" w:rsidRDefault="006E4663" w:rsidP="0033315F">
            <w:pPr>
              <w:rPr>
                <w:del w:id="19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</w:tr>
      <w:tr w:rsidR="006E4663" w:rsidRPr="009B4FD5" w:rsidDel="00E65366" w14:paraId="1366A257" w14:textId="478DAE11" w:rsidTr="0033315F">
        <w:trPr>
          <w:trHeight w:val="300"/>
          <w:del w:id="194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90685" w14:textId="7EFF3260" w:rsidR="006E4663" w:rsidRPr="009B4FD5" w:rsidDel="00E65366" w:rsidRDefault="006E4663" w:rsidP="0033315F">
            <w:pPr>
              <w:rPr>
                <w:del w:id="19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BD4F6" w14:textId="6DE0CDE8" w:rsidR="006E4663" w:rsidRPr="009B4FD5" w:rsidDel="00E65366" w:rsidRDefault="006E4663" w:rsidP="0033315F">
            <w:pPr>
              <w:rPr>
                <w:del w:id="19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5C77E" w14:textId="4309A8C1" w:rsidR="006E4663" w:rsidRPr="009B4FD5" w:rsidDel="00E65366" w:rsidRDefault="006E4663" w:rsidP="0033315F">
            <w:pPr>
              <w:rPr>
                <w:del w:id="19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31CCA" w14:textId="4AC55DF5" w:rsidR="006E4663" w:rsidRPr="009B4FD5" w:rsidDel="00E65366" w:rsidRDefault="006E4663" w:rsidP="0033315F">
            <w:pPr>
              <w:rPr>
                <w:del w:id="19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2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4606D" w14:textId="22E5FF65" w:rsidR="006E4663" w:rsidRPr="009B4FD5" w:rsidDel="00E65366" w:rsidRDefault="006E4663" w:rsidP="0033315F">
            <w:pPr>
              <w:rPr>
                <w:del w:id="19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416EE" w14:textId="0F5E23A9" w:rsidR="006E4663" w:rsidRPr="009B4FD5" w:rsidDel="00E65366" w:rsidRDefault="006E4663" w:rsidP="0033315F">
            <w:pPr>
              <w:rPr>
                <w:del w:id="19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0806D" w14:textId="4C2F93D6" w:rsidR="006E4663" w:rsidRPr="009B4FD5" w:rsidDel="00E65366" w:rsidRDefault="006E4663" w:rsidP="0033315F">
            <w:pPr>
              <w:rPr>
                <w:del w:id="19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BB8E0" w14:textId="442964F0" w:rsidR="006E4663" w:rsidRPr="009B4FD5" w:rsidDel="00E65366" w:rsidRDefault="006E4663" w:rsidP="0033315F">
            <w:pPr>
              <w:rPr>
                <w:del w:id="19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05D11" w14:textId="69EF918A" w:rsidR="006E4663" w:rsidRPr="009B4FD5" w:rsidDel="00E65366" w:rsidRDefault="006E4663" w:rsidP="0033315F">
            <w:pPr>
              <w:rPr>
                <w:del w:id="19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38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F1A09" w14:textId="2FDCE017" w:rsidR="006E4663" w:rsidRPr="009B4FD5" w:rsidDel="00E65366" w:rsidRDefault="006E4663" w:rsidP="0033315F">
            <w:pPr>
              <w:rPr>
                <w:del w:id="19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uneus</w:delText>
              </w:r>
            </w:del>
          </w:p>
        </w:tc>
      </w:tr>
      <w:tr w:rsidR="006E4663" w:rsidRPr="009B4FD5" w:rsidDel="00E65366" w14:paraId="0AB21AAA" w14:textId="2E9A85DF" w:rsidTr="0033315F">
        <w:trPr>
          <w:trHeight w:val="300"/>
          <w:del w:id="196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E99A0" w14:textId="54600166" w:rsidR="006E4663" w:rsidRPr="009B4FD5" w:rsidDel="00E65366" w:rsidRDefault="006E4663" w:rsidP="0033315F">
            <w:pPr>
              <w:rPr>
                <w:del w:id="19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88DE8" w14:textId="003B09BF" w:rsidR="006E4663" w:rsidRPr="009B4FD5" w:rsidDel="00E65366" w:rsidRDefault="006E4663" w:rsidP="0033315F">
            <w:pPr>
              <w:rPr>
                <w:del w:id="19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8BDA5" w14:textId="179253FD" w:rsidR="006E4663" w:rsidRPr="009B4FD5" w:rsidDel="00E65366" w:rsidRDefault="006E4663" w:rsidP="0033315F">
            <w:pPr>
              <w:rPr>
                <w:del w:id="19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03DE8" w14:textId="7A29EB44" w:rsidR="006E4663" w:rsidRPr="009B4FD5" w:rsidDel="00E65366" w:rsidRDefault="006E4663" w:rsidP="0033315F">
            <w:pPr>
              <w:rPr>
                <w:del w:id="19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1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3B464" w14:textId="15109572" w:rsidR="006E4663" w:rsidRPr="009B4FD5" w:rsidDel="00E65366" w:rsidRDefault="006E4663" w:rsidP="0033315F">
            <w:pPr>
              <w:rPr>
                <w:del w:id="19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C2244" w14:textId="567CA18E" w:rsidR="006E4663" w:rsidRPr="009B4FD5" w:rsidDel="00E65366" w:rsidRDefault="006E4663" w:rsidP="0033315F">
            <w:pPr>
              <w:rPr>
                <w:del w:id="19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B5E8C" w14:textId="13BE4F24" w:rsidR="006E4663" w:rsidRPr="009B4FD5" w:rsidDel="00E65366" w:rsidRDefault="006E4663" w:rsidP="0033315F">
            <w:pPr>
              <w:rPr>
                <w:del w:id="19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70485" w14:textId="11C77AFA" w:rsidR="006E4663" w:rsidRPr="009B4FD5" w:rsidDel="00E65366" w:rsidRDefault="006E4663" w:rsidP="0033315F">
            <w:pPr>
              <w:rPr>
                <w:del w:id="19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505C3" w14:textId="30A5911E" w:rsidR="006E4663" w:rsidRPr="009B4FD5" w:rsidDel="00E65366" w:rsidRDefault="006E4663" w:rsidP="0033315F">
            <w:pPr>
              <w:rPr>
                <w:del w:id="19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3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ABA19" w14:textId="1E0B326F" w:rsidR="006E4663" w:rsidRPr="009B4FD5" w:rsidDel="00E65366" w:rsidRDefault="006E4663" w:rsidP="0033315F">
            <w:pPr>
              <w:rPr>
                <w:del w:id="19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15134A8A" w14:textId="5DBF208C" w:rsidTr="0033315F">
        <w:trPr>
          <w:trHeight w:val="300"/>
          <w:del w:id="198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5AD78" w14:textId="3CB7BEFA" w:rsidR="006E4663" w:rsidRPr="009B4FD5" w:rsidDel="00E65366" w:rsidRDefault="006E4663" w:rsidP="0033315F">
            <w:pPr>
              <w:rPr>
                <w:del w:id="19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CB9E5" w14:textId="06EC04B2" w:rsidR="006E4663" w:rsidRPr="009B4FD5" w:rsidDel="00E65366" w:rsidRDefault="006E4663" w:rsidP="0033315F">
            <w:pPr>
              <w:rPr>
                <w:del w:id="19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47635" w14:textId="7A703FEB" w:rsidR="006E4663" w:rsidRPr="009B4FD5" w:rsidDel="00E65366" w:rsidRDefault="006E4663" w:rsidP="0033315F">
            <w:pPr>
              <w:rPr>
                <w:del w:id="19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7BE5F" w14:textId="2718F845" w:rsidR="006E4663" w:rsidRPr="009B4FD5" w:rsidDel="00E65366" w:rsidRDefault="006E4663" w:rsidP="0033315F">
            <w:pPr>
              <w:rPr>
                <w:del w:id="19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1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F2AA9" w14:textId="0A7ABFF8" w:rsidR="006E4663" w:rsidRPr="009B4FD5" w:rsidDel="00E65366" w:rsidRDefault="006E4663" w:rsidP="0033315F">
            <w:pPr>
              <w:rPr>
                <w:del w:id="19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481AA" w14:textId="3ED282CE" w:rsidR="006E4663" w:rsidRPr="009B4FD5" w:rsidDel="00E65366" w:rsidRDefault="006E4663" w:rsidP="0033315F">
            <w:pPr>
              <w:rPr>
                <w:del w:id="19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19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F42A7" w14:textId="31501765" w:rsidR="006E4663" w:rsidRPr="009B4FD5" w:rsidDel="00E65366" w:rsidRDefault="006E4663" w:rsidP="0033315F">
            <w:pPr>
              <w:rPr>
                <w:del w:id="19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CF016" w14:textId="19C819AA" w:rsidR="006E4663" w:rsidRPr="009B4FD5" w:rsidDel="00E65366" w:rsidRDefault="006E4663" w:rsidP="0033315F">
            <w:pPr>
              <w:rPr>
                <w:del w:id="20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359A7" w14:textId="43499CED" w:rsidR="006E4663" w:rsidRPr="009B4FD5" w:rsidDel="00E65366" w:rsidRDefault="006E4663" w:rsidP="0033315F">
            <w:pPr>
              <w:rPr>
                <w:del w:id="20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2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33774" w14:textId="380CCA71" w:rsidR="006E4663" w:rsidRPr="009B4FD5" w:rsidDel="00E65366" w:rsidRDefault="006E4663" w:rsidP="0033315F">
            <w:pPr>
              <w:rPr>
                <w:del w:id="20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perior Temporal Gyrus</w:delText>
              </w:r>
            </w:del>
          </w:p>
        </w:tc>
      </w:tr>
      <w:tr w:rsidR="006E4663" w:rsidRPr="009B4FD5" w:rsidDel="00E65366" w14:paraId="7A618B5B" w14:textId="66E17709" w:rsidTr="0033315F">
        <w:trPr>
          <w:trHeight w:val="300"/>
          <w:del w:id="200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F4B1B" w14:textId="15BE78FB" w:rsidR="006E4663" w:rsidRPr="009B4FD5" w:rsidDel="00E65366" w:rsidRDefault="006E4663" w:rsidP="0033315F">
            <w:pPr>
              <w:rPr>
                <w:del w:id="20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0FC69" w14:textId="2F73F5EB" w:rsidR="006E4663" w:rsidRPr="009B4FD5" w:rsidDel="00E65366" w:rsidRDefault="006E4663" w:rsidP="0033315F">
            <w:pPr>
              <w:rPr>
                <w:del w:id="20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02B6D" w14:textId="459BE332" w:rsidR="006E4663" w:rsidRPr="009B4FD5" w:rsidDel="00E65366" w:rsidRDefault="006E4663" w:rsidP="0033315F">
            <w:pPr>
              <w:rPr>
                <w:del w:id="20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EC200" w14:textId="12A53DB8" w:rsidR="006E4663" w:rsidRPr="009B4FD5" w:rsidDel="00E65366" w:rsidRDefault="006E4663" w:rsidP="0033315F">
            <w:pPr>
              <w:rPr>
                <w:del w:id="20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545D3" w14:textId="17745382" w:rsidR="006E4663" w:rsidRPr="009B4FD5" w:rsidDel="00E65366" w:rsidRDefault="006E4663" w:rsidP="0033315F">
            <w:pPr>
              <w:rPr>
                <w:del w:id="20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4A8F6" w14:textId="764E404A" w:rsidR="006E4663" w:rsidRPr="009B4FD5" w:rsidDel="00E65366" w:rsidRDefault="006E4663" w:rsidP="0033315F">
            <w:pPr>
              <w:rPr>
                <w:del w:id="20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2C221" w14:textId="70240A91" w:rsidR="006E4663" w:rsidRPr="009B4FD5" w:rsidDel="00E65366" w:rsidRDefault="006E4663" w:rsidP="0033315F">
            <w:pPr>
              <w:rPr>
                <w:del w:id="20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E40E2" w14:textId="37F14548" w:rsidR="006E4663" w:rsidRPr="009B4FD5" w:rsidDel="00E65366" w:rsidRDefault="006E4663" w:rsidP="0033315F">
            <w:pPr>
              <w:rPr>
                <w:del w:id="20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BF039" w14:textId="7C4D0CF4" w:rsidR="006E4663" w:rsidRPr="009B4FD5" w:rsidDel="00E65366" w:rsidRDefault="006E4663" w:rsidP="0033315F">
            <w:pPr>
              <w:rPr>
                <w:del w:id="20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2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B978B" w14:textId="432E6B91" w:rsidR="006E4663" w:rsidRPr="009B4FD5" w:rsidDel="00E65366" w:rsidRDefault="006E4663" w:rsidP="0033315F">
            <w:pPr>
              <w:rPr>
                <w:del w:id="20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51E7FCEF" w14:textId="508C57DB" w:rsidTr="0033315F">
        <w:trPr>
          <w:trHeight w:val="300"/>
          <w:del w:id="202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C166D" w14:textId="118A2461" w:rsidR="006E4663" w:rsidRPr="009B4FD5" w:rsidDel="00E65366" w:rsidRDefault="006E4663" w:rsidP="0033315F">
            <w:pPr>
              <w:rPr>
                <w:del w:id="20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50A85" w14:textId="1DE543CF" w:rsidR="006E4663" w:rsidRPr="009B4FD5" w:rsidDel="00E65366" w:rsidRDefault="006E4663" w:rsidP="0033315F">
            <w:pPr>
              <w:rPr>
                <w:del w:id="20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16FA1" w14:textId="321B9723" w:rsidR="006E4663" w:rsidRPr="009B4FD5" w:rsidDel="00E65366" w:rsidRDefault="006E4663" w:rsidP="0033315F">
            <w:pPr>
              <w:rPr>
                <w:del w:id="20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428C3" w14:textId="7FDC5B15" w:rsidR="006E4663" w:rsidRPr="009B4FD5" w:rsidDel="00E65366" w:rsidRDefault="006E4663" w:rsidP="0033315F">
            <w:pPr>
              <w:rPr>
                <w:del w:id="20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CA04D" w14:textId="4BF4758F" w:rsidR="006E4663" w:rsidRPr="009B4FD5" w:rsidDel="00E65366" w:rsidRDefault="006E4663" w:rsidP="0033315F">
            <w:pPr>
              <w:rPr>
                <w:del w:id="20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E7B92" w14:textId="764B959C" w:rsidR="006E4663" w:rsidRPr="009B4FD5" w:rsidDel="00E65366" w:rsidRDefault="006E4663" w:rsidP="0033315F">
            <w:pPr>
              <w:rPr>
                <w:del w:id="20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76276" w14:textId="37D8B64B" w:rsidR="006E4663" w:rsidRPr="009B4FD5" w:rsidDel="00E65366" w:rsidRDefault="006E4663" w:rsidP="0033315F">
            <w:pPr>
              <w:rPr>
                <w:del w:id="20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91B37" w14:textId="27C7FE47" w:rsidR="006E4663" w:rsidRPr="009B4FD5" w:rsidDel="00E65366" w:rsidRDefault="006E4663" w:rsidP="0033315F">
            <w:pPr>
              <w:rPr>
                <w:del w:id="20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5D85B" w14:textId="51DC65A3" w:rsidR="006E4663" w:rsidRPr="009B4FD5" w:rsidDel="00E65366" w:rsidRDefault="006E4663" w:rsidP="0033315F">
            <w:pPr>
              <w:rPr>
                <w:del w:id="20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2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A10EB" w14:textId="59CE0B17" w:rsidR="006E4663" w:rsidRPr="009B4FD5" w:rsidDel="00E65366" w:rsidRDefault="006E4663" w:rsidP="0033315F">
            <w:pPr>
              <w:rPr>
                <w:del w:id="20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6802A9F3" w14:textId="754E22B5" w:rsidTr="0033315F">
        <w:trPr>
          <w:trHeight w:val="300"/>
          <w:del w:id="204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F3670" w14:textId="084968A8" w:rsidR="006E4663" w:rsidRPr="009B4FD5" w:rsidDel="00E65366" w:rsidRDefault="006E4663" w:rsidP="0033315F">
            <w:pPr>
              <w:rPr>
                <w:del w:id="20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849D1" w14:textId="648CFDE0" w:rsidR="006E4663" w:rsidRPr="009B4FD5" w:rsidDel="00E65366" w:rsidRDefault="006E4663" w:rsidP="0033315F">
            <w:pPr>
              <w:rPr>
                <w:del w:id="20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4BCAF" w14:textId="304BF13C" w:rsidR="006E4663" w:rsidRPr="009B4FD5" w:rsidDel="00E65366" w:rsidRDefault="006E4663" w:rsidP="0033315F">
            <w:pPr>
              <w:rPr>
                <w:del w:id="20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72C50" w14:textId="7BDEEF22" w:rsidR="006E4663" w:rsidRPr="009B4FD5" w:rsidDel="00E65366" w:rsidRDefault="006E4663" w:rsidP="0033315F">
            <w:pPr>
              <w:rPr>
                <w:del w:id="20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BCF61" w14:textId="4909809C" w:rsidR="006E4663" w:rsidRPr="009B4FD5" w:rsidDel="00E65366" w:rsidRDefault="006E4663" w:rsidP="0033315F">
            <w:pPr>
              <w:rPr>
                <w:del w:id="20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F9FAA" w14:textId="341D224A" w:rsidR="006E4663" w:rsidRPr="009B4FD5" w:rsidDel="00E65366" w:rsidRDefault="006E4663" w:rsidP="0033315F">
            <w:pPr>
              <w:rPr>
                <w:del w:id="20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D3E62" w14:textId="48AE6CD2" w:rsidR="006E4663" w:rsidRPr="009B4FD5" w:rsidDel="00E65366" w:rsidRDefault="006E4663" w:rsidP="0033315F">
            <w:pPr>
              <w:rPr>
                <w:del w:id="20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F18BC" w14:textId="7C05D720" w:rsidR="006E4663" w:rsidRPr="009B4FD5" w:rsidDel="00E65366" w:rsidRDefault="006E4663" w:rsidP="0033315F">
            <w:pPr>
              <w:rPr>
                <w:del w:id="20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4A3B0" w14:textId="2FD97062" w:rsidR="006E4663" w:rsidRPr="009B4FD5" w:rsidDel="00E65366" w:rsidRDefault="006E4663" w:rsidP="0033315F">
            <w:pPr>
              <w:rPr>
                <w:del w:id="20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1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86409" w14:textId="34928D93" w:rsidR="006E4663" w:rsidRPr="009B4FD5" w:rsidDel="00E65366" w:rsidRDefault="006E4663" w:rsidP="0033315F">
            <w:pPr>
              <w:rPr>
                <w:del w:id="20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uneus</w:delText>
              </w:r>
            </w:del>
          </w:p>
        </w:tc>
      </w:tr>
      <w:tr w:rsidR="006E4663" w:rsidRPr="009B4FD5" w:rsidDel="00E65366" w14:paraId="47487CF4" w14:textId="2759C6E8" w:rsidTr="0033315F">
        <w:trPr>
          <w:trHeight w:val="300"/>
          <w:del w:id="207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EB2B5" w14:textId="10DDAB47" w:rsidR="006E4663" w:rsidRPr="009B4FD5" w:rsidDel="00E65366" w:rsidRDefault="006E4663" w:rsidP="0033315F">
            <w:pPr>
              <w:rPr>
                <w:del w:id="20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AA505" w14:textId="63AC27E6" w:rsidR="006E4663" w:rsidRPr="009B4FD5" w:rsidDel="00E65366" w:rsidRDefault="006E4663" w:rsidP="0033315F">
            <w:pPr>
              <w:rPr>
                <w:del w:id="20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96D70" w14:textId="7AC5A11F" w:rsidR="006E4663" w:rsidRPr="009B4FD5" w:rsidDel="00E65366" w:rsidRDefault="006E4663" w:rsidP="0033315F">
            <w:pPr>
              <w:rPr>
                <w:del w:id="20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81324" w14:textId="77F1C4DF" w:rsidR="006E4663" w:rsidRPr="009B4FD5" w:rsidDel="00E65366" w:rsidRDefault="006E4663" w:rsidP="0033315F">
            <w:pPr>
              <w:rPr>
                <w:del w:id="20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3216B" w14:textId="45F8EBB0" w:rsidR="006E4663" w:rsidRPr="009B4FD5" w:rsidDel="00E65366" w:rsidRDefault="006E4663" w:rsidP="0033315F">
            <w:pPr>
              <w:rPr>
                <w:del w:id="20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60D4D" w14:textId="585C5E9B" w:rsidR="006E4663" w:rsidRPr="009B4FD5" w:rsidDel="00E65366" w:rsidRDefault="006E4663" w:rsidP="0033315F">
            <w:pPr>
              <w:rPr>
                <w:del w:id="20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93C23" w14:textId="098CAD64" w:rsidR="006E4663" w:rsidRPr="009B4FD5" w:rsidDel="00E65366" w:rsidRDefault="006E4663" w:rsidP="0033315F">
            <w:pPr>
              <w:rPr>
                <w:del w:id="20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4B341" w14:textId="7C952D32" w:rsidR="006E4663" w:rsidRPr="009B4FD5" w:rsidDel="00E65366" w:rsidRDefault="006E4663" w:rsidP="0033315F">
            <w:pPr>
              <w:rPr>
                <w:del w:id="20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D825A" w14:textId="03A27700" w:rsidR="006E4663" w:rsidRPr="009B4FD5" w:rsidDel="00E65366" w:rsidRDefault="006E4663" w:rsidP="0033315F">
            <w:pPr>
              <w:rPr>
                <w:del w:id="20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8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EAA50" w14:textId="685F33F9" w:rsidR="006E4663" w:rsidRPr="009B4FD5" w:rsidDel="00E65366" w:rsidRDefault="006E4663" w:rsidP="0033315F">
            <w:pPr>
              <w:rPr>
                <w:del w:id="20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Occipital Gyrus</w:delText>
              </w:r>
            </w:del>
          </w:p>
        </w:tc>
      </w:tr>
      <w:tr w:rsidR="006E4663" w:rsidRPr="009B4FD5" w:rsidDel="00E65366" w14:paraId="28B666B5" w14:textId="22D43826" w:rsidTr="0033315F">
        <w:trPr>
          <w:trHeight w:val="300"/>
          <w:del w:id="209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E77D4" w14:textId="6F6BC1BF" w:rsidR="006E4663" w:rsidRPr="009B4FD5" w:rsidDel="00E65366" w:rsidRDefault="006E4663" w:rsidP="0033315F">
            <w:pPr>
              <w:rPr>
                <w:del w:id="20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7DC07" w14:textId="2E3BC6E1" w:rsidR="006E4663" w:rsidRPr="009B4FD5" w:rsidDel="00E65366" w:rsidRDefault="006E4663" w:rsidP="0033315F">
            <w:pPr>
              <w:rPr>
                <w:del w:id="20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0D47A" w14:textId="0CF23F77" w:rsidR="006E4663" w:rsidRPr="009B4FD5" w:rsidDel="00E65366" w:rsidRDefault="006E4663" w:rsidP="0033315F">
            <w:pPr>
              <w:rPr>
                <w:del w:id="20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447A8" w14:textId="041F8E29" w:rsidR="006E4663" w:rsidRPr="009B4FD5" w:rsidDel="00E65366" w:rsidRDefault="006E4663" w:rsidP="0033315F">
            <w:pPr>
              <w:rPr>
                <w:del w:id="20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0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DAAE8" w14:textId="34DFC3DF" w:rsidR="006E4663" w:rsidRPr="009B4FD5" w:rsidDel="00E65366" w:rsidRDefault="006E4663" w:rsidP="0033315F">
            <w:pPr>
              <w:rPr>
                <w:del w:id="21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26CEF" w14:textId="08BED9C8" w:rsidR="006E4663" w:rsidRPr="009B4FD5" w:rsidDel="00E65366" w:rsidRDefault="006E4663" w:rsidP="0033315F">
            <w:pPr>
              <w:rPr>
                <w:del w:id="21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9E0D3" w14:textId="7ADCDEDF" w:rsidR="006E4663" w:rsidRPr="009B4FD5" w:rsidDel="00E65366" w:rsidRDefault="006E4663" w:rsidP="0033315F">
            <w:pPr>
              <w:rPr>
                <w:del w:id="21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2A385" w14:textId="09690E0B" w:rsidR="006E4663" w:rsidRPr="009B4FD5" w:rsidDel="00E65366" w:rsidRDefault="006E4663" w:rsidP="0033315F">
            <w:pPr>
              <w:rPr>
                <w:del w:id="21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7E6E2" w14:textId="747FF096" w:rsidR="006E4663" w:rsidRPr="009B4FD5" w:rsidDel="00E65366" w:rsidRDefault="006E4663" w:rsidP="0033315F">
            <w:pPr>
              <w:rPr>
                <w:del w:id="21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7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11D1A" w14:textId="3388D15A" w:rsidR="006E4663" w:rsidRPr="009B4FD5" w:rsidDel="00E65366" w:rsidRDefault="006E4663" w:rsidP="0033315F">
            <w:pPr>
              <w:rPr>
                <w:del w:id="21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3D2F7D83" w14:textId="0B92CCA6" w:rsidTr="0033315F">
        <w:trPr>
          <w:trHeight w:val="300"/>
          <w:del w:id="211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EF5AF" w14:textId="7AC1D90E" w:rsidR="006E4663" w:rsidRPr="009B4FD5" w:rsidDel="00E65366" w:rsidRDefault="006E4663" w:rsidP="0033315F">
            <w:pPr>
              <w:rPr>
                <w:del w:id="21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422CD" w14:textId="14EBB076" w:rsidR="006E4663" w:rsidRPr="009B4FD5" w:rsidDel="00E65366" w:rsidRDefault="006E4663" w:rsidP="0033315F">
            <w:pPr>
              <w:rPr>
                <w:del w:id="21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7DF6D" w14:textId="374AB905" w:rsidR="006E4663" w:rsidRPr="009B4FD5" w:rsidDel="00E65366" w:rsidRDefault="006E4663" w:rsidP="0033315F">
            <w:pPr>
              <w:rPr>
                <w:del w:id="21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320FB" w14:textId="0C49B485" w:rsidR="006E4663" w:rsidRPr="009B4FD5" w:rsidDel="00E65366" w:rsidRDefault="006E4663" w:rsidP="0033315F">
            <w:pPr>
              <w:rPr>
                <w:del w:id="21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50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5027E" w14:textId="2C0F7301" w:rsidR="006E4663" w:rsidRPr="009B4FD5" w:rsidDel="00E65366" w:rsidRDefault="006E4663" w:rsidP="0033315F">
            <w:pPr>
              <w:rPr>
                <w:del w:id="21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D764A" w14:textId="2552728E" w:rsidR="006E4663" w:rsidRPr="009B4FD5" w:rsidDel="00E65366" w:rsidRDefault="006E4663" w:rsidP="0033315F">
            <w:pPr>
              <w:rPr>
                <w:del w:id="21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FB88B" w14:textId="40EFCA8A" w:rsidR="006E4663" w:rsidRPr="009B4FD5" w:rsidDel="00E65366" w:rsidRDefault="006E4663" w:rsidP="0033315F">
            <w:pPr>
              <w:rPr>
                <w:del w:id="21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78729" w14:textId="2822C60A" w:rsidR="006E4663" w:rsidRPr="009B4FD5" w:rsidDel="00E65366" w:rsidRDefault="006E4663" w:rsidP="0033315F">
            <w:pPr>
              <w:rPr>
                <w:del w:id="21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9017E" w14:textId="78157500" w:rsidR="006E4663" w:rsidRPr="009B4FD5" w:rsidDel="00E65366" w:rsidRDefault="006E4663" w:rsidP="0033315F">
            <w:pPr>
              <w:rPr>
                <w:del w:id="21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70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B1132" w14:textId="4591F5E3" w:rsidR="006E4663" w:rsidRPr="009B4FD5" w:rsidDel="00E65366" w:rsidRDefault="006E4663" w:rsidP="0033315F">
            <w:pPr>
              <w:rPr>
                <w:del w:id="21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Occipital Gyrus</w:delText>
              </w:r>
            </w:del>
          </w:p>
        </w:tc>
      </w:tr>
      <w:tr w:rsidR="006E4663" w:rsidRPr="009B4FD5" w:rsidDel="00E65366" w14:paraId="000D4BD9" w14:textId="0BBD1CD0" w:rsidTr="0033315F">
        <w:trPr>
          <w:trHeight w:val="300"/>
          <w:del w:id="213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ED5F7" w14:textId="39B77857" w:rsidR="006E4663" w:rsidRPr="009B4FD5" w:rsidDel="00E65366" w:rsidRDefault="006E4663" w:rsidP="0033315F">
            <w:pPr>
              <w:rPr>
                <w:del w:id="21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35A98" w14:textId="19638480" w:rsidR="006E4663" w:rsidRPr="009B4FD5" w:rsidDel="00E65366" w:rsidRDefault="006E4663" w:rsidP="0033315F">
            <w:pPr>
              <w:rPr>
                <w:del w:id="21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74859" w14:textId="16F15068" w:rsidR="006E4663" w:rsidRPr="009B4FD5" w:rsidDel="00E65366" w:rsidRDefault="006E4663" w:rsidP="0033315F">
            <w:pPr>
              <w:rPr>
                <w:del w:id="21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F2A9D" w14:textId="039580D3" w:rsidR="006E4663" w:rsidRPr="009B4FD5" w:rsidDel="00E65366" w:rsidRDefault="006E4663" w:rsidP="0033315F">
            <w:pPr>
              <w:rPr>
                <w:del w:id="21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9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2B049" w14:textId="3D36594D" w:rsidR="006E4663" w:rsidRPr="009B4FD5" w:rsidDel="00E65366" w:rsidRDefault="006E4663" w:rsidP="0033315F">
            <w:pPr>
              <w:rPr>
                <w:del w:id="21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1C5E7" w14:textId="2620EBFF" w:rsidR="006E4663" w:rsidRPr="009B4FD5" w:rsidDel="00E65366" w:rsidRDefault="006E4663" w:rsidP="0033315F">
            <w:pPr>
              <w:rPr>
                <w:del w:id="21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1D92D" w14:textId="22C833FA" w:rsidR="006E4663" w:rsidRPr="009B4FD5" w:rsidDel="00E65366" w:rsidRDefault="006E4663" w:rsidP="0033315F">
            <w:pPr>
              <w:rPr>
                <w:del w:id="21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57E45" w14:textId="1CEDCE09" w:rsidR="006E4663" w:rsidRPr="009B4FD5" w:rsidDel="00E65366" w:rsidRDefault="006E4663" w:rsidP="0033315F">
            <w:pPr>
              <w:rPr>
                <w:del w:id="21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9FE9F" w14:textId="024263BF" w:rsidR="006E4663" w:rsidRPr="009B4FD5" w:rsidDel="00E65366" w:rsidRDefault="006E4663" w:rsidP="0033315F">
            <w:pPr>
              <w:rPr>
                <w:del w:id="21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64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A06A1" w14:textId="437C1EF9" w:rsidR="006E4663" w:rsidRPr="009B4FD5" w:rsidDel="00E65366" w:rsidRDefault="006E4663" w:rsidP="0033315F">
            <w:pPr>
              <w:rPr>
                <w:del w:id="21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00331428" w14:textId="07FB88BB" w:rsidTr="0033315F">
        <w:trPr>
          <w:trHeight w:val="300"/>
          <w:del w:id="215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372F7" w14:textId="36F1884A" w:rsidR="006E4663" w:rsidRPr="009B4FD5" w:rsidDel="00E65366" w:rsidRDefault="006E4663" w:rsidP="0033315F">
            <w:pPr>
              <w:rPr>
                <w:del w:id="21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E2ADF" w14:textId="69A9AF5D" w:rsidR="006E4663" w:rsidRPr="009B4FD5" w:rsidDel="00E65366" w:rsidRDefault="006E4663" w:rsidP="0033315F">
            <w:pPr>
              <w:rPr>
                <w:del w:id="21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F9CE6" w14:textId="40927934" w:rsidR="006E4663" w:rsidRPr="009B4FD5" w:rsidDel="00E65366" w:rsidRDefault="006E4663" w:rsidP="0033315F">
            <w:pPr>
              <w:rPr>
                <w:del w:id="21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2FCF1" w14:textId="1F50ACDE" w:rsidR="006E4663" w:rsidRPr="009B4FD5" w:rsidDel="00E65366" w:rsidRDefault="006E4663" w:rsidP="0033315F">
            <w:pPr>
              <w:rPr>
                <w:del w:id="21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8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E9E23" w14:textId="4812B3D9" w:rsidR="006E4663" w:rsidRPr="009B4FD5" w:rsidDel="00E65366" w:rsidRDefault="006E4663" w:rsidP="0033315F">
            <w:pPr>
              <w:rPr>
                <w:del w:id="21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596D5" w14:textId="2762D50E" w:rsidR="006E4663" w:rsidRPr="009B4FD5" w:rsidDel="00E65366" w:rsidRDefault="006E4663" w:rsidP="0033315F">
            <w:pPr>
              <w:rPr>
                <w:del w:id="21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8355B" w14:textId="75A6C54D" w:rsidR="006E4663" w:rsidRPr="009B4FD5" w:rsidDel="00E65366" w:rsidRDefault="006E4663" w:rsidP="0033315F">
            <w:pPr>
              <w:rPr>
                <w:del w:id="21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3C4F1" w14:textId="124E59ED" w:rsidR="006E4663" w:rsidRPr="009B4FD5" w:rsidDel="00E65366" w:rsidRDefault="006E4663" w:rsidP="0033315F">
            <w:pPr>
              <w:rPr>
                <w:del w:id="21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72613" w14:textId="414EDD7B" w:rsidR="006E4663" w:rsidRPr="009B4FD5" w:rsidDel="00E65366" w:rsidRDefault="006E4663" w:rsidP="0033315F">
            <w:pPr>
              <w:rPr>
                <w:del w:id="21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62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C562F" w14:textId="7D17754A" w:rsidR="006E4663" w:rsidRPr="009B4FD5" w:rsidDel="00E65366" w:rsidRDefault="006E4663" w:rsidP="0033315F">
            <w:pPr>
              <w:rPr>
                <w:del w:id="21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7CA2BAA3" w14:textId="29DEEC41" w:rsidTr="0033315F">
        <w:trPr>
          <w:trHeight w:val="300"/>
          <w:del w:id="217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8F628" w14:textId="71B4284D" w:rsidR="006E4663" w:rsidRPr="009B4FD5" w:rsidDel="00E65366" w:rsidRDefault="006E4663" w:rsidP="0033315F">
            <w:pPr>
              <w:rPr>
                <w:del w:id="21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83C25" w14:textId="34787C7F" w:rsidR="006E4663" w:rsidRPr="009B4FD5" w:rsidDel="00E65366" w:rsidRDefault="006E4663" w:rsidP="0033315F">
            <w:pPr>
              <w:rPr>
                <w:del w:id="21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8109C" w14:textId="59D9D26F" w:rsidR="006E4663" w:rsidRPr="009B4FD5" w:rsidDel="00E65366" w:rsidRDefault="006E4663" w:rsidP="0033315F">
            <w:pPr>
              <w:rPr>
                <w:del w:id="21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22138" w14:textId="5F9A26EB" w:rsidR="006E4663" w:rsidRPr="009B4FD5" w:rsidDel="00E65366" w:rsidRDefault="006E4663" w:rsidP="0033315F">
            <w:pPr>
              <w:rPr>
                <w:del w:id="21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7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1199E" w14:textId="59EFA0B4" w:rsidR="006E4663" w:rsidRPr="009B4FD5" w:rsidDel="00E65366" w:rsidRDefault="006E4663" w:rsidP="0033315F">
            <w:pPr>
              <w:rPr>
                <w:del w:id="21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085B0" w14:textId="4CAA5BFD" w:rsidR="006E4663" w:rsidRPr="009B4FD5" w:rsidDel="00E65366" w:rsidRDefault="006E4663" w:rsidP="0033315F">
            <w:pPr>
              <w:rPr>
                <w:del w:id="21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568C3" w14:textId="5FBF5577" w:rsidR="006E4663" w:rsidRPr="009B4FD5" w:rsidDel="00E65366" w:rsidRDefault="006E4663" w:rsidP="0033315F">
            <w:pPr>
              <w:rPr>
                <w:del w:id="21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0C0AE" w14:textId="60D5C9EB" w:rsidR="006E4663" w:rsidRPr="009B4FD5" w:rsidDel="00E65366" w:rsidRDefault="006E4663" w:rsidP="0033315F">
            <w:pPr>
              <w:rPr>
                <w:del w:id="21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CA3C3" w14:textId="77448E41" w:rsidR="006E4663" w:rsidRPr="009B4FD5" w:rsidDel="00E65366" w:rsidRDefault="006E4663" w:rsidP="0033315F">
            <w:pPr>
              <w:rPr>
                <w:del w:id="21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4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32D6F" w14:textId="03F0043B" w:rsidR="006E4663" w:rsidRPr="009B4FD5" w:rsidDel="00E65366" w:rsidRDefault="006E4663" w:rsidP="0033315F">
            <w:pPr>
              <w:rPr>
                <w:del w:id="21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74542E1B" w14:textId="253C44CB" w:rsidTr="0033315F">
        <w:trPr>
          <w:trHeight w:val="300"/>
          <w:del w:id="219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EEBB7" w14:textId="5276B80A" w:rsidR="006E4663" w:rsidRPr="009B4FD5" w:rsidDel="00E65366" w:rsidRDefault="006E4663" w:rsidP="0033315F">
            <w:pPr>
              <w:rPr>
                <w:del w:id="21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1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57F8E" w14:textId="3F20AF0A" w:rsidR="006E4663" w:rsidRPr="009B4FD5" w:rsidDel="00E65366" w:rsidRDefault="006E4663" w:rsidP="0033315F">
            <w:pPr>
              <w:rPr>
                <w:del w:id="21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B4DA5" w14:textId="5595568A" w:rsidR="006E4663" w:rsidRPr="009B4FD5" w:rsidDel="00E65366" w:rsidRDefault="006E4663" w:rsidP="0033315F">
            <w:pPr>
              <w:rPr>
                <w:del w:id="22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E6B5C" w14:textId="0E03294E" w:rsidR="006E4663" w:rsidRPr="009B4FD5" w:rsidDel="00E65366" w:rsidRDefault="006E4663" w:rsidP="0033315F">
            <w:pPr>
              <w:rPr>
                <w:del w:id="220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0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6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9A002" w14:textId="7D7770DF" w:rsidR="006E4663" w:rsidRPr="009B4FD5" w:rsidDel="00E65366" w:rsidRDefault="006E4663" w:rsidP="0033315F">
            <w:pPr>
              <w:rPr>
                <w:del w:id="220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0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C42AC" w14:textId="1D50F57E" w:rsidR="006E4663" w:rsidRPr="009B4FD5" w:rsidDel="00E65366" w:rsidRDefault="006E4663" w:rsidP="0033315F">
            <w:pPr>
              <w:rPr>
                <w:del w:id="22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68112" w14:textId="3A8F01E1" w:rsidR="006E4663" w:rsidRPr="009B4FD5" w:rsidDel="00E65366" w:rsidRDefault="006E4663" w:rsidP="0033315F">
            <w:pPr>
              <w:rPr>
                <w:del w:id="22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27F68" w14:textId="307062C2" w:rsidR="006E4663" w:rsidRPr="009B4FD5" w:rsidDel="00E65366" w:rsidRDefault="006E4663" w:rsidP="0033315F">
            <w:pPr>
              <w:rPr>
                <w:del w:id="22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E99E4" w14:textId="51403F9B" w:rsidR="006E4663" w:rsidRPr="009B4FD5" w:rsidDel="00E65366" w:rsidRDefault="006E4663" w:rsidP="0033315F">
            <w:pPr>
              <w:rPr>
                <w:del w:id="22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4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282E3" w14:textId="0D9B98A9" w:rsidR="006E4663" w:rsidRPr="009B4FD5" w:rsidDel="00E65366" w:rsidRDefault="006E4663" w:rsidP="0033315F">
            <w:pPr>
              <w:rPr>
                <w:del w:id="22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0288059A" w14:textId="7537BD15" w:rsidTr="0033315F">
        <w:trPr>
          <w:trHeight w:val="300"/>
          <w:del w:id="221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9B486" w14:textId="57A83A53" w:rsidR="006E4663" w:rsidRPr="009B4FD5" w:rsidDel="00E65366" w:rsidRDefault="006E4663" w:rsidP="0033315F">
            <w:pPr>
              <w:rPr>
                <w:del w:id="22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F561E" w14:textId="02D1D1E9" w:rsidR="006E4663" w:rsidRPr="009B4FD5" w:rsidDel="00E65366" w:rsidRDefault="006E4663" w:rsidP="0033315F">
            <w:pPr>
              <w:rPr>
                <w:del w:id="22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783C8" w14:textId="1B1267F9" w:rsidR="006E4663" w:rsidRPr="009B4FD5" w:rsidDel="00E65366" w:rsidRDefault="006E4663" w:rsidP="0033315F">
            <w:pPr>
              <w:rPr>
                <w:del w:id="22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7630D" w14:textId="19377967" w:rsidR="006E4663" w:rsidRPr="009B4FD5" w:rsidDel="00E65366" w:rsidRDefault="006E4663" w:rsidP="0033315F">
            <w:pPr>
              <w:rPr>
                <w:del w:id="22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6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FC9EF" w14:textId="2D97ECDA" w:rsidR="006E4663" w:rsidRPr="009B4FD5" w:rsidDel="00E65366" w:rsidRDefault="006E4663" w:rsidP="0033315F">
            <w:pPr>
              <w:rPr>
                <w:del w:id="22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291FE" w14:textId="41AF664F" w:rsidR="006E4663" w:rsidRPr="009B4FD5" w:rsidDel="00E65366" w:rsidRDefault="006E4663" w:rsidP="0033315F">
            <w:pPr>
              <w:rPr>
                <w:del w:id="22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791A6" w14:textId="469DB88F" w:rsidR="006E4663" w:rsidRPr="009B4FD5" w:rsidDel="00E65366" w:rsidRDefault="006E4663" w:rsidP="0033315F">
            <w:pPr>
              <w:rPr>
                <w:del w:id="22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B3A26" w14:textId="3555625C" w:rsidR="006E4663" w:rsidRPr="009B4FD5" w:rsidDel="00E65366" w:rsidRDefault="006E4663" w:rsidP="0033315F">
            <w:pPr>
              <w:rPr>
                <w:del w:id="22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2A5C6" w14:textId="6DD31699" w:rsidR="006E4663" w:rsidRPr="009B4FD5" w:rsidDel="00E65366" w:rsidRDefault="006E4663" w:rsidP="0033315F">
            <w:pPr>
              <w:rPr>
                <w:del w:id="22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3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E7695" w14:textId="46102A68" w:rsidR="006E4663" w:rsidRPr="009B4FD5" w:rsidDel="00E65366" w:rsidRDefault="006E4663" w:rsidP="0033315F">
            <w:pPr>
              <w:rPr>
                <w:del w:id="22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271B8131" w14:textId="35C7CFBB" w:rsidTr="0033315F">
        <w:trPr>
          <w:trHeight w:val="300"/>
          <w:del w:id="223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BA5C2" w14:textId="0567AF10" w:rsidR="006E4663" w:rsidRPr="009B4FD5" w:rsidDel="00E65366" w:rsidRDefault="006E4663" w:rsidP="0033315F">
            <w:pPr>
              <w:rPr>
                <w:del w:id="22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2E1E3" w14:textId="0B0D4BBA" w:rsidR="006E4663" w:rsidRPr="009B4FD5" w:rsidDel="00E65366" w:rsidRDefault="006E4663" w:rsidP="0033315F">
            <w:pPr>
              <w:rPr>
                <w:del w:id="22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0AD37" w14:textId="73894FB7" w:rsidR="006E4663" w:rsidRPr="009B4FD5" w:rsidDel="00E65366" w:rsidRDefault="006E4663" w:rsidP="0033315F">
            <w:pPr>
              <w:rPr>
                <w:del w:id="224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4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1D23F" w14:textId="7ECF9C07" w:rsidR="006E4663" w:rsidRPr="009B4FD5" w:rsidDel="00E65366" w:rsidRDefault="006E4663" w:rsidP="0033315F">
            <w:pPr>
              <w:rPr>
                <w:del w:id="224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4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5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BAEB9" w14:textId="3DAFA65D" w:rsidR="006E4663" w:rsidRPr="009B4FD5" w:rsidDel="00E65366" w:rsidRDefault="006E4663" w:rsidP="0033315F">
            <w:pPr>
              <w:rPr>
                <w:del w:id="224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4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AE884" w14:textId="61028B44" w:rsidR="006E4663" w:rsidRPr="009B4FD5" w:rsidDel="00E65366" w:rsidRDefault="006E4663" w:rsidP="0033315F">
            <w:pPr>
              <w:rPr>
                <w:del w:id="22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6ECCA" w14:textId="2038588C" w:rsidR="006E4663" w:rsidRPr="009B4FD5" w:rsidDel="00E65366" w:rsidRDefault="006E4663" w:rsidP="0033315F">
            <w:pPr>
              <w:rPr>
                <w:del w:id="22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6DD3F" w14:textId="065BA084" w:rsidR="006E4663" w:rsidRPr="009B4FD5" w:rsidDel="00E65366" w:rsidRDefault="006E4663" w:rsidP="0033315F">
            <w:pPr>
              <w:rPr>
                <w:del w:id="22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287E4" w14:textId="4D9E0137" w:rsidR="006E4663" w:rsidRPr="009B4FD5" w:rsidDel="00E65366" w:rsidRDefault="006E4663" w:rsidP="0033315F">
            <w:pPr>
              <w:rPr>
                <w:del w:id="22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1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3ECAC" w14:textId="6B479FBC" w:rsidR="006E4663" w:rsidRPr="009B4FD5" w:rsidDel="00E65366" w:rsidRDefault="006E4663" w:rsidP="0033315F">
            <w:pPr>
              <w:rPr>
                <w:del w:id="22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D40C573" w14:textId="3BF05348" w:rsidTr="0033315F">
        <w:trPr>
          <w:trHeight w:val="300"/>
          <w:del w:id="225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7EE45" w14:textId="3784969B" w:rsidR="006E4663" w:rsidRPr="009B4FD5" w:rsidDel="00E65366" w:rsidRDefault="006E4663" w:rsidP="0033315F">
            <w:pPr>
              <w:rPr>
                <w:del w:id="22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CB31F" w14:textId="32D2F1F3" w:rsidR="006E4663" w:rsidRPr="009B4FD5" w:rsidDel="00E65366" w:rsidRDefault="006E4663" w:rsidP="0033315F">
            <w:pPr>
              <w:rPr>
                <w:del w:id="22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06EE0" w14:textId="3A796D2A" w:rsidR="006E4663" w:rsidRPr="009B4FD5" w:rsidDel="00E65366" w:rsidRDefault="006E4663" w:rsidP="0033315F">
            <w:pPr>
              <w:rPr>
                <w:del w:id="22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A4D35" w14:textId="278F7692" w:rsidR="006E4663" w:rsidRPr="009B4FD5" w:rsidDel="00E65366" w:rsidRDefault="006E4663" w:rsidP="0033315F">
            <w:pPr>
              <w:rPr>
                <w:del w:id="22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5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0CF2F" w14:textId="1ECB6836" w:rsidR="006E4663" w:rsidRPr="009B4FD5" w:rsidDel="00E65366" w:rsidRDefault="006E4663" w:rsidP="0033315F">
            <w:pPr>
              <w:rPr>
                <w:del w:id="22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90B41" w14:textId="7A790329" w:rsidR="006E4663" w:rsidRPr="009B4FD5" w:rsidDel="00E65366" w:rsidRDefault="006E4663" w:rsidP="0033315F">
            <w:pPr>
              <w:rPr>
                <w:del w:id="22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17389" w14:textId="06BA5174" w:rsidR="006E4663" w:rsidRPr="009B4FD5" w:rsidDel="00E65366" w:rsidRDefault="006E4663" w:rsidP="0033315F">
            <w:pPr>
              <w:rPr>
                <w:del w:id="22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A2E14" w14:textId="2FA5EBD3" w:rsidR="006E4663" w:rsidRPr="009B4FD5" w:rsidDel="00E65366" w:rsidRDefault="006E4663" w:rsidP="0033315F">
            <w:pPr>
              <w:rPr>
                <w:del w:id="22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690E7" w14:textId="4E5ACB49" w:rsidR="006E4663" w:rsidRPr="009B4FD5" w:rsidDel="00E65366" w:rsidRDefault="006E4663" w:rsidP="0033315F">
            <w:pPr>
              <w:rPr>
                <w:del w:id="22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9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1CD61" w14:textId="7C9003D7" w:rsidR="006E4663" w:rsidRPr="009B4FD5" w:rsidDel="00E65366" w:rsidRDefault="006E4663" w:rsidP="0033315F">
            <w:pPr>
              <w:rPr>
                <w:del w:id="22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27EE258E" w14:textId="42A9FAAD" w:rsidTr="0033315F">
        <w:trPr>
          <w:trHeight w:val="300"/>
          <w:del w:id="228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3A400" w14:textId="5B95111B" w:rsidR="006E4663" w:rsidRPr="009B4FD5" w:rsidDel="00E65366" w:rsidRDefault="006E4663" w:rsidP="0033315F">
            <w:pPr>
              <w:rPr>
                <w:del w:id="22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73FFB" w14:textId="181A6DC1" w:rsidR="006E4663" w:rsidRPr="009B4FD5" w:rsidDel="00E65366" w:rsidRDefault="006E4663" w:rsidP="0033315F">
            <w:pPr>
              <w:rPr>
                <w:del w:id="22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E71ED" w14:textId="6A11CAA5" w:rsidR="006E4663" w:rsidRPr="009B4FD5" w:rsidDel="00E65366" w:rsidRDefault="006E4663" w:rsidP="0033315F">
            <w:pPr>
              <w:rPr>
                <w:del w:id="228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8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560C0" w14:textId="3100EEAD" w:rsidR="006E4663" w:rsidRPr="009B4FD5" w:rsidDel="00E65366" w:rsidRDefault="006E4663" w:rsidP="0033315F">
            <w:pPr>
              <w:rPr>
                <w:del w:id="228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8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4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D5C73" w14:textId="72D0379A" w:rsidR="006E4663" w:rsidRPr="009B4FD5" w:rsidDel="00E65366" w:rsidRDefault="006E4663" w:rsidP="0033315F">
            <w:pPr>
              <w:rPr>
                <w:del w:id="228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9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0722E" w14:textId="36D1F248" w:rsidR="006E4663" w:rsidRPr="009B4FD5" w:rsidDel="00E65366" w:rsidRDefault="006E4663" w:rsidP="0033315F">
            <w:pPr>
              <w:rPr>
                <w:del w:id="22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936B7" w14:textId="0DF7DBC0" w:rsidR="006E4663" w:rsidRPr="009B4FD5" w:rsidDel="00E65366" w:rsidRDefault="006E4663" w:rsidP="0033315F">
            <w:pPr>
              <w:rPr>
                <w:del w:id="22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4C273" w14:textId="7C85B24C" w:rsidR="006E4663" w:rsidRPr="009B4FD5" w:rsidDel="00E65366" w:rsidRDefault="006E4663" w:rsidP="0033315F">
            <w:pPr>
              <w:rPr>
                <w:del w:id="22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4A9EB" w14:textId="5750CB00" w:rsidR="006E4663" w:rsidRPr="009B4FD5" w:rsidDel="00E65366" w:rsidRDefault="006E4663" w:rsidP="0033315F">
            <w:pPr>
              <w:rPr>
                <w:del w:id="22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2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9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764AE" w14:textId="026A4A1D" w:rsidR="006E4663" w:rsidRPr="009B4FD5" w:rsidDel="00E65366" w:rsidRDefault="006E4663" w:rsidP="0033315F">
            <w:pPr>
              <w:rPr>
                <w:del w:id="22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50341C4B" w14:textId="6E446DE1" w:rsidTr="0033315F">
        <w:trPr>
          <w:trHeight w:val="300"/>
          <w:del w:id="230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370DB" w14:textId="11B1A2C2" w:rsidR="006E4663" w:rsidRPr="009B4FD5" w:rsidDel="00E65366" w:rsidRDefault="006E4663" w:rsidP="0033315F">
            <w:pPr>
              <w:rPr>
                <w:del w:id="23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D6B35" w14:textId="1451FDF2" w:rsidR="006E4663" w:rsidRPr="009B4FD5" w:rsidDel="00E65366" w:rsidRDefault="006E4663" w:rsidP="0033315F">
            <w:pPr>
              <w:rPr>
                <w:del w:id="23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6AE97" w14:textId="7EF1D6EC" w:rsidR="006E4663" w:rsidRPr="009B4FD5" w:rsidDel="00E65366" w:rsidRDefault="006E4663" w:rsidP="0033315F">
            <w:pPr>
              <w:rPr>
                <w:del w:id="23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4A4A1" w14:textId="06FD1F91" w:rsidR="006E4663" w:rsidRPr="009B4FD5" w:rsidDel="00E65366" w:rsidRDefault="006E4663" w:rsidP="0033315F">
            <w:pPr>
              <w:rPr>
                <w:del w:id="23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4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CA328" w14:textId="1058190B" w:rsidR="006E4663" w:rsidRPr="009B4FD5" w:rsidDel="00E65366" w:rsidRDefault="006E4663" w:rsidP="0033315F">
            <w:pPr>
              <w:rPr>
                <w:del w:id="23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C1A4F" w14:textId="161AD5EB" w:rsidR="006E4663" w:rsidRPr="009B4FD5" w:rsidDel="00E65366" w:rsidRDefault="006E4663" w:rsidP="0033315F">
            <w:pPr>
              <w:rPr>
                <w:del w:id="23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A2E4E" w14:textId="2EC028B4" w:rsidR="006E4663" w:rsidRPr="009B4FD5" w:rsidDel="00E65366" w:rsidRDefault="006E4663" w:rsidP="0033315F">
            <w:pPr>
              <w:rPr>
                <w:del w:id="23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F2580" w14:textId="488F42E9" w:rsidR="006E4663" w:rsidRPr="009B4FD5" w:rsidDel="00E65366" w:rsidRDefault="006E4663" w:rsidP="0033315F">
            <w:pPr>
              <w:rPr>
                <w:del w:id="23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E7E10" w14:textId="0FE868A4" w:rsidR="006E4663" w:rsidRPr="009B4FD5" w:rsidDel="00E65366" w:rsidRDefault="006E4663" w:rsidP="0033315F">
            <w:pPr>
              <w:rPr>
                <w:del w:id="23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9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6E821" w14:textId="2A7F3C98" w:rsidR="006E4663" w:rsidRPr="009B4FD5" w:rsidDel="00E65366" w:rsidRDefault="006E4663" w:rsidP="0033315F">
            <w:pPr>
              <w:rPr>
                <w:del w:id="23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232C1D71" w14:textId="102441D9" w:rsidTr="0033315F">
        <w:trPr>
          <w:trHeight w:val="300"/>
          <w:del w:id="2322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E4F12" w14:textId="5449CD86" w:rsidR="006E4663" w:rsidRPr="009B4FD5" w:rsidDel="00E65366" w:rsidRDefault="006E4663" w:rsidP="0033315F">
            <w:pPr>
              <w:rPr>
                <w:del w:id="23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C5FF8" w14:textId="76A20BE4" w:rsidR="006E4663" w:rsidRPr="009B4FD5" w:rsidDel="00E65366" w:rsidRDefault="006E4663" w:rsidP="0033315F">
            <w:pPr>
              <w:rPr>
                <w:del w:id="23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AA5CD" w14:textId="766DF7ED" w:rsidR="006E4663" w:rsidRPr="009B4FD5" w:rsidDel="00E65366" w:rsidRDefault="006E4663" w:rsidP="0033315F">
            <w:pPr>
              <w:rPr>
                <w:del w:id="232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2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79B37" w14:textId="21EE76B9" w:rsidR="006E4663" w:rsidRPr="009B4FD5" w:rsidDel="00E65366" w:rsidRDefault="006E4663" w:rsidP="0033315F">
            <w:pPr>
              <w:rPr>
                <w:del w:id="232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3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3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A5C7A" w14:textId="35845E3F" w:rsidR="006E4663" w:rsidRPr="009B4FD5" w:rsidDel="00E65366" w:rsidRDefault="006E4663" w:rsidP="0033315F">
            <w:pPr>
              <w:rPr>
                <w:del w:id="233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3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AA9CE" w14:textId="1ED9C08B" w:rsidR="006E4663" w:rsidRPr="009B4FD5" w:rsidDel="00E65366" w:rsidRDefault="006E4663" w:rsidP="0033315F">
            <w:pPr>
              <w:rPr>
                <w:del w:id="233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3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13CD9" w14:textId="2C0AEE2A" w:rsidR="006E4663" w:rsidRPr="009B4FD5" w:rsidDel="00E65366" w:rsidRDefault="006E4663" w:rsidP="0033315F">
            <w:pPr>
              <w:rPr>
                <w:del w:id="233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3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811B9" w14:textId="7FEDA9D6" w:rsidR="006E4663" w:rsidRPr="009B4FD5" w:rsidDel="00E65366" w:rsidRDefault="006E4663" w:rsidP="0033315F">
            <w:pPr>
              <w:rPr>
                <w:del w:id="233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3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CA538" w14:textId="2B915B59" w:rsidR="006E4663" w:rsidRPr="009B4FD5" w:rsidDel="00E65366" w:rsidRDefault="006E4663" w:rsidP="0033315F">
            <w:pPr>
              <w:rPr>
                <w:del w:id="233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4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91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B4C54" w14:textId="40E0EE56" w:rsidR="006E4663" w:rsidRPr="009B4FD5" w:rsidDel="00E65366" w:rsidRDefault="006E4663" w:rsidP="0033315F">
            <w:pPr>
              <w:rPr>
                <w:del w:id="234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4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3188D0D0" w14:textId="764E1C8B" w:rsidTr="0033315F">
        <w:trPr>
          <w:trHeight w:val="300"/>
          <w:del w:id="234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2333E" w14:textId="21441E1F" w:rsidR="006E4663" w:rsidRPr="009B4FD5" w:rsidDel="00E65366" w:rsidRDefault="006E4663" w:rsidP="0033315F">
            <w:pPr>
              <w:rPr>
                <w:del w:id="23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4BE65" w14:textId="51D95FC8" w:rsidR="006E4663" w:rsidRPr="009B4FD5" w:rsidDel="00E65366" w:rsidRDefault="006E4663" w:rsidP="0033315F">
            <w:pPr>
              <w:rPr>
                <w:del w:id="23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8FFAF" w14:textId="78603000" w:rsidR="006E4663" w:rsidRPr="009B4FD5" w:rsidDel="00E65366" w:rsidRDefault="006E4663" w:rsidP="0033315F">
            <w:pPr>
              <w:rPr>
                <w:del w:id="23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5B1FE" w14:textId="307ED233" w:rsidR="006E4663" w:rsidRPr="009B4FD5" w:rsidDel="00E65366" w:rsidRDefault="006E4663" w:rsidP="0033315F">
            <w:pPr>
              <w:rPr>
                <w:del w:id="23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3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A39D0" w14:textId="5A8AE19C" w:rsidR="006E4663" w:rsidRPr="009B4FD5" w:rsidDel="00E65366" w:rsidRDefault="006E4663" w:rsidP="0033315F">
            <w:pPr>
              <w:rPr>
                <w:del w:id="23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8A08C" w14:textId="5809F75F" w:rsidR="006E4663" w:rsidRPr="009B4FD5" w:rsidDel="00E65366" w:rsidRDefault="006E4663" w:rsidP="0033315F">
            <w:pPr>
              <w:rPr>
                <w:del w:id="23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41FB4" w14:textId="3D3DDD0D" w:rsidR="006E4663" w:rsidRPr="009B4FD5" w:rsidDel="00E65366" w:rsidRDefault="006E4663" w:rsidP="0033315F">
            <w:pPr>
              <w:rPr>
                <w:del w:id="23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13E8C" w14:textId="42FC8FB9" w:rsidR="006E4663" w:rsidRPr="009B4FD5" w:rsidDel="00E65366" w:rsidRDefault="006E4663" w:rsidP="0033315F">
            <w:pPr>
              <w:rPr>
                <w:del w:id="23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9219A" w14:textId="3C7D778B" w:rsidR="006E4663" w:rsidRPr="009B4FD5" w:rsidDel="00E65366" w:rsidRDefault="006E4663" w:rsidP="0033315F">
            <w:pPr>
              <w:rPr>
                <w:del w:id="23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87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AF940" w14:textId="5BF237A8" w:rsidR="006E4663" w:rsidRPr="009B4FD5" w:rsidDel="00E65366" w:rsidRDefault="006E4663" w:rsidP="0033315F">
            <w:pPr>
              <w:rPr>
                <w:del w:id="23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632723A5" w14:textId="1EEB8A8B" w:rsidTr="0033315F">
        <w:trPr>
          <w:trHeight w:val="300"/>
          <w:del w:id="2364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F76C1" w14:textId="6AC1E930" w:rsidR="006E4663" w:rsidRPr="009B4FD5" w:rsidDel="00E65366" w:rsidRDefault="006E4663" w:rsidP="0033315F">
            <w:pPr>
              <w:rPr>
                <w:del w:id="23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BB6FD" w14:textId="405CE1E7" w:rsidR="006E4663" w:rsidRPr="009B4FD5" w:rsidDel="00E65366" w:rsidRDefault="006E4663" w:rsidP="0033315F">
            <w:pPr>
              <w:rPr>
                <w:del w:id="23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7B877" w14:textId="7DEE4CBF" w:rsidR="006E4663" w:rsidRPr="009B4FD5" w:rsidDel="00E65366" w:rsidRDefault="006E4663" w:rsidP="0033315F">
            <w:pPr>
              <w:rPr>
                <w:del w:id="236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7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C7BAE" w14:textId="258E2A28" w:rsidR="006E4663" w:rsidRPr="009B4FD5" w:rsidDel="00E65366" w:rsidRDefault="006E4663" w:rsidP="0033315F">
            <w:pPr>
              <w:rPr>
                <w:del w:id="237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7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3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1A2DF" w14:textId="047F21DE" w:rsidR="006E4663" w:rsidRPr="009B4FD5" w:rsidDel="00E65366" w:rsidRDefault="006E4663" w:rsidP="0033315F">
            <w:pPr>
              <w:rPr>
                <w:del w:id="237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7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204A1" w14:textId="51F8E4D2" w:rsidR="006E4663" w:rsidRPr="009B4FD5" w:rsidDel="00E65366" w:rsidRDefault="006E4663" w:rsidP="0033315F">
            <w:pPr>
              <w:rPr>
                <w:del w:id="237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7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85022" w14:textId="4616BD2C" w:rsidR="006E4663" w:rsidRPr="009B4FD5" w:rsidDel="00E65366" w:rsidRDefault="006E4663" w:rsidP="0033315F">
            <w:pPr>
              <w:rPr>
                <w:del w:id="237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7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6F24E" w14:textId="25CDE033" w:rsidR="006E4663" w:rsidRPr="009B4FD5" w:rsidDel="00E65366" w:rsidRDefault="006E4663" w:rsidP="0033315F">
            <w:pPr>
              <w:rPr>
                <w:del w:id="237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8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A7EE3" w14:textId="48261AC1" w:rsidR="006E4663" w:rsidRPr="009B4FD5" w:rsidDel="00E65366" w:rsidRDefault="006E4663" w:rsidP="0033315F">
            <w:pPr>
              <w:rPr>
                <w:del w:id="238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8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8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2C187" w14:textId="582BAF29" w:rsidR="006E4663" w:rsidRPr="009B4FD5" w:rsidDel="00E65366" w:rsidRDefault="006E4663" w:rsidP="0033315F">
            <w:pPr>
              <w:rPr>
                <w:del w:id="238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8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Middle Temporal Gyrus</w:delText>
              </w:r>
            </w:del>
          </w:p>
        </w:tc>
      </w:tr>
      <w:tr w:rsidR="006E4663" w:rsidRPr="009B4FD5" w:rsidDel="00E65366" w14:paraId="30C9BA88" w14:textId="4036137A" w:rsidTr="0033315F">
        <w:trPr>
          <w:trHeight w:val="300"/>
          <w:del w:id="238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F5558" w14:textId="143E0FFC" w:rsidR="006E4663" w:rsidRPr="009B4FD5" w:rsidDel="00E65366" w:rsidRDefault="006E4663" w:rsidP="0033315F">
            <w:pPr>
              <w:rPr>
                <w:del w:id="23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9FA17" w14:textId="5F7829C2" w:rsidR="006E4663" w:rsidRPr="009B4FD5" w:rsidDel="00E65366" w:rsidRDefault="006E4663" w:rsidP="0033315F">
            <w:pPr>
              <w:rPr>
                <w:del w:id="23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C3E91" w14:textId="7620F4C6" w:rsidR="006E4663" w:rsidRPr="009B4FD5" w:rsidDel="00E65366" w:rsidRDefault="006E4663" w:rsidP="0033315F">
            <w:pPr>
              <w:rPr>
                <w:del w:id="23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8FDF8" w14:textId="6EADDF11" w:rsidR="006E4663" w:rsidRPr="009B4FD5" w:rsidDel="00E65366" w:rsidRDefault="006E4663" w:rsidP="0033315F">
            <w:pPr>
              <w:rPr>
                <w:del w:id="23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1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3DCE5" w14:textId="5EF62481" w:rsidR="006E4663" w:rsidRPr="009B4FD5" w:rsidDel="00E65366" w:rsidRDefault="006E4663" w:rsidP="0033315F">
            <w:pPr>
              <w:rPr>
                <w:del w:id="23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E3A2C" w14:textId="63D2BEE9" w:rsidR="006E4663" w:rsidRPr="009B4FD5" w:rsidDel="00E65366" w:rsidRDefault="006E4663" w:rsidP="0033315F">
            <w:pPr>
              <w:rPr>
                <w:del w:id="23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A82EE" w14:textId="4D0694EE" w:rsidR="006E4663" w:rsidRPr="009B4FD5" w:rsidDel="00E65366" w:rsidRDefault="006E4663" w:rsidP="0033315F">
            <w:pPr>
              <w:rPr>
                <w:del w:id="23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3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D88E0" w14:textId="73EBFF0B" w:rsidR="006E4663" w:rsidRPr="009B4FD5" w:rsidDel="00E65366" w:rsidRDefault="006E4663" w:rsidP="0033315F">
            <w:pPr>
              <w:rPr>
                <w:del w:id="24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8DDDB" w14:textId="1A3A767D" w:rsidR="006E4663" w:rsidRPr="009B4FD5" w:rsidDel="00E65366" w:rsidRDefault="006E4663" w:rsidP="0033315F">
            <w:pPr>
              <w:rPr>
                <w:del w:id="24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73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3E44A" w14:textId="6EB566CF" w:rsidR="006E4663" w:rsidRPr="009B4FD5" w:rsidDel="00E65366" w:rsidRDefault="006E4663" w:rsidP="0033315F">
            <w:pPr>
              <w:rPr>
                <w:del w:id="24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1B35A8D6" w14:textId="4E79A1EA" w:rsidTr="0033315F">
        <w:trPr>
          <w:trHeight w:val="300"/>
          <w:del w:id="2406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5D078" w14:textId="17BC3DA3" w:rsidR="006E4663" w:rsidRPr="009B4FD5" w:rsidDel="00E65366" w:rsidRDefault="006E4663" w:rsidP="0033315F">
            <w:pPr>
              <w:rPr>
                <w:del w:id="240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0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B55FF" w14:textId="1D4F2DE7" w:rsidR="006E4663" w:rsidRPr="009B4FD5" w:rsidDel="00E65366" w:rsidRDefault="006E4663" w:rsidP="0033315F">
            <w:pPr>
              <w:rPr>
                <w:del w:id="240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1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EFFA2" w14:textId="0B0EFDDE" w:rsidR="006E4663" w:rsidRPr="009B4FD5" w:rsidDel="00E65366" w:rsidRDefault="006E4663" w:rsidP="0033315F">
            <w:pPr>
              <w:rPr>
                <w:del w:id="241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1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1EE8C" w14:textId="51645750" w:rsidR="006E4663" w:rsidRPr="009B4FD5" w:rsidDel="00E65366" w:rsidRDefault="006E4663" w:rsidP="0033315F">
            <w:pPr>
              <w:rPr>
                <w:del w:id="241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1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1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96512" w14:textId="09EDC638" w:rsidR="006E4663" w:rsidRPr="009B4FD5" w:rsidDel="00E65366" w:rsidRDefault="006E4663" w:rsidP="0033315F">
            <w:pPr>
              <w:rPr>
                <w:del w:id="241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1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7592E" w14:textId="26712031" w:rsidR="006E4663" w:rsidRPr="009B4FD5" w:rsidDel="00E65366" w:rsidRDefault="006E4663" w:rsidP="0033315F">
            <w:pPr>
              <w:rPr>
                <w:del w:id="241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1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4F415" w14:textId="02C659AE" w:rsidR="006E4663" w:rsidRPr="009B4FD5" w:rsidDel="00E65366" w:rsidRDefault="006E4663" w:rsidP="0033315F">
            <w:pPr>
              <w:rPr>
                <w:del w:id="241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2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49036" w14:textId="4056A67D" w:rsidR="006E4663" w:rsidRPr="009B4FD5" w:rsidDel="00E65366" w:rsidRDefault="006E4663" w:rsidP="0033315F">
            <w:pPr>
              <w:rPr>
                <w:del w:id="242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2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D4580" w14:textId="7BA0074A" w:rsidR="006E4663" w:rsidRPr="009B4FD5" w:rsidDel="00E65366" w:rsidRDefault="006E4663" w:rsidP="0033315F">
            <w:pPr>
              <w:rPr>
                <w:del w:id="242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2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69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03031" w14:textId="75AED04A" w:rsidR="006E4663" w:rsidRPr="009B4FD5" w:rsidDel="00E65366" w:rsidRDefault="006E4663" w:rsidP="0033315F">
            <w:pPr>
              <w:rPr>
                <w:del w:id="242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2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4B28939C" w14:textId="3D478A9E" w:rsidTr="0033315F">
        <w:trPr>
          <w:trHeight w:val="300"/>
          <w:del w:id="242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AD5E8" w14:textId="2229306F" w:rsidR="006E4663" w:rsidRPr="009B4FD5" w:rsidDel="00E65366" w:rsidRDefault="006E4663" w:rsidP="0033315F">
            <w:pPr>
              <w:rPr>
                <w:del w:id="24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D2003" w14:textId="5EDE259A" w:rsidR="006E4663" w:rsidRPr="009B4FD5" w:rsidDel="00E65366" w:rsidRDefault="006E4663" w:rsidP="0033315F">
            <w:pPr>
              <w:rPr>
                <w:del w:id="24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2014F" w14:textId="6818F48C" w:rsidR="006E4663" w:rsidRPr="009B4FD5" w:rsidDel="00E65366" w:rsidRDefault="006E4663" w:rsidP="0033315F">
            <w:pPr>
              <w:rPr>
                <w:del w:id="24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91508" w14:textId="3342D30F" w:rsidR="006E4663" w:rsidRPr="009B4FD5" w:rsidDel="00E65366" w:rsidRDefault="006E4663" w:rsidP="0033315F">
            <w:pPr>
              <w:rPr>
                <w:del w:id="24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41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8ABDE" w14:textId="2C135063" w:rsidR="006E4663" w:rsidRPr="009B4FD5" w:rsidDel="00E65366" w:rsidRDefault="006E4663" w:rsidP="0033315F">
            <w:pPr>
              <w:rPr>
                <w:del w:id="24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66D4A" w14:textId="1DDB4E99" w:rsidR="006E4663" w:rsidRPr="009B4FD5" w:rsidDel="00E65366" w:rsidRDefault="006E4663" w:rsidP="0033315F">
            <w:pPr>
              <w:rPr>
                <w:del w:id="24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BA3A5" w14:textId="4C22D254" w:rsidR="006E4663" w:rsidRPr="009B4FD5" w:rsidDel="00E65366" w:rsidRDefault="006E4663" w:rsidP="0033315F">
            <w:pPr>
              <w:rPr>
                <w:del w:id="24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1E335" w14:textId="652DC89F" w:rsidR="006E4663" w:rsidRPr="009B4FD5" w:rsidDel="00E65366" w:rsidRDefault="006E4663" w:rsidP="0033315F">
            <w:pPr>
              <w:rPr>
                <w:del w:id="24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6422B" w14:textId="63874F86" w:rsidR="006E4663" w:rsidRPr="009B4FD5" w:rsidDel="00E65366" w:rsidRDefault="006E4663" w:rsidP="0033315F">
            <w:pPr>
              <w:rPr>
                <w:del w:id="24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66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54442" w14:textId="5648ADFC" w:rsidR="006E4663" w:rsidRPr="009B4FD5" w:rsidDel="00E65366" w:rsidRDefault="006E4663" w:rsidP="0033315F">
            <w:pPr>
              <w:rPr>
                <w:del w:id="24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Lingual Gyrus</w:delText>
              </w:r>
            </w:del>
          </w:p>
        </w:tc>
      </w:tr>
      <w:tr w:rsidR="006E4663" w:rsidRPr="009B4FD5" w:rsidDel="00E65366" w14:paraId="2381E62E" w14:textId="07022EBF" w:rsidTr="0033315F">
        <w:trPr>
          <w:trHeight w:val="300"/>
          <w:del w:id="2448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3966B" w14:textId="46784615" w:rsidR="006E4663" w:rsidRPr="009B4FD5" w:rsidDel="00E65366" w:rsidRDefault="006E4663" w:rsidP="0033315F">
            <w:pPr>
              <w:rPr>
                <w:del w:id="244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5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E8366" w14:textId="2BD3D006" w:rsidR="006E4663" w:rsidRPr="009B4FD5" w:rsidDel="00E65366" w:rsidRDefault="006E4663" w:rsidP="0033315F">
            <w:pPr>
              <w:rPr>
                <w:del w:id="245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5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3DC10" w14:textId="709C01D1" w:rsidR="006E4663" w:rsidRPr="009B4FD5" w:rsidDel="00E65366" w:rsidRDefault="006E4663" w:rsidP="0033315F">
            <w:pPr>
              <w:rPr>
                <w:del w:id="245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5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E1CF8" w14:textId="63AB6114" w:rsidR="006E4663" w:rsidRPr="009B4FD5" w:rsidDel="00E65366" w:rsidRDefault="006E4663" w:rsidP="0033315F">
            <w:pPr>
              <w:rPr>
                <w:del w:id="245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5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9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A10B1" w14:textId="7598C8E9" w:rsidR="006E4663" w:rsidRPr="009B4FD5" w:rsidDel="00E65366" w:rsidRDefault="006E4663" w:rsidP="0033315F">
            <w:pPr>
              <w:rPr>
                <w:del w:id="245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5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F0B6C" w14:textId="70DA4168" w:rsidR="006E4663" w:rsidRPr="009B4FD5" w:rsidDel="00E65366" w:rsidRDefault="006E4663" w:rsidP="0033315F">
            <w:pPr>
              <w:rPr>
                <w:del w:id="245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6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6261F" w14:textId="6D8E7BF5" w:rsidR="006E4663" w:rsidRPr="009B4FD5" w:rsidDel="00E65366" w:rsidRDefault="006E4663" w:rsidP="0033315F">
            <w:pPr>
              <w:rPr>
                <w:del w:id="246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6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7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13EB7" w14:textId="53A93081" w:rsidR="006E4663" w:rsidRPr="009B4FD5" w:rsidDel="00E65366" w:rsidRDefault="006E4663" w:rsidP="0033315F">
            <w:pPr>
              <w:rPr>
                <w:del w:id="246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6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FC8F3" w14:textId="239D2074" w:rsidR="006E4663" w:rsidRPr="009B4FD5" w:rsidDel="00E65366" w:rsidRDefault="006E4663" w:rsidP="0033315F">
            <w:pPr>
              <w:rPr>
                <w:del w:id="246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6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65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CDD47" w14:textId="479DACFD" w:rsidR="006E4663" w:rsidRPr="009B4FD5" w:rsidDel="00E65366" w:rsidRDefault="006E4663" w:rsidP="0033315F">
            <w:pPr>
              <w:rPr>
                <w:del w:id="246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6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Temporal Gyrus</w:delText>
              </w:r>
            </w:del>
          </w:p>
        </w:tc>
      </w:tr>
      <w:tr w:rsidR="006E4663" w:rsidRPr="009B4FD5" w:rsidDel="00E65366" w14:paraId="07974936" w14:textId="1DCC310E" w:rsidTr="0033315F">
        <w:trPr>
          <w:trHeight w:val="300"/>
          <w:del w:id="246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83014" w14:textId="07797572" w:rsidR="006E4663" w:rsidRPr="009B4FD5" w:rsidDel="00E65366" w:rsidRDefault="006E4663" w:rsidP="0033315F">
            <w:pPr>
              <w:rPr>
                <w:del w:id="24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9400A" w14:textId="3837616E" w:rsidR="006E4663" w:rsidRPr="009B4FD5" w:rsidDel="00E65366" w:rsidRDefault="006E4663" w:rsidP="0033315F">
            <w:pPr>
              <w:rPr>
                <w:del w:id="24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A9221" w14:textId="30C97F57" w:rsidR="006E4663" w:rsidRPr="009B4FD5" w:rsidDel="00E65366" w:rsidRDefault="006E4663" w:rsidP="0033315F">
            <w:pPr>
              <w:rPr>
                <w:del w:id="24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4D54E" w14:textId="1C6B9DE2" w:rsidR="006E4663" w:rsidRPr="009B4FD5" w:rsidDel="00E65366" w:rsidRDefault="006E4663" w:rsidP="0033315F">
            <w:pPr>
              <w:rPr>
                <w:del w:id="24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7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7D898" w14:textId="4CAA1E0A" w:rsidR="006E4663" w:rsidRPr="009B4FD5" w:rsidDel="00E65366" w:rsidRDefault="006E4663" w:rsidP="0033315F">
            <w:pPr>
              <w:rPr>
                <w:del w:id="24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D0F18" w14:textId="3B8ADEE8" w:rsidR="006E4663" w:rsidRPr="009B4FD5" w:rsidDel="00E65366" w:rsidRDefault="006E4663" w:rsidP="0033315F">
            <w:pPr>
              <w:rPr>
                <w:del w:id="24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8D753" w14:textId="73F6F3FC" w:rsidR="006E4663" w:rsidRPr="009B4FD5" w:rsidDel="00E65366" w:rsidRDefault="006E4663" w:rsidP="0033315F">
            <w:pPr>
              <w:rPr>
                <w:del w:id="24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8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94930" w14:textId="2E03DA17" w:rsidR="006E4663" w:rsidRPr="009B4FD5" w:rsidDel="00E65366" w:rsidRDefault="006E4663" w:rsidP="0033315F">
            <w:pPr>
              <w:rPr>
                <w:del w:id="24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9C5ED" w14:textId="75E1E824" w:rsidR="006E4663" w:rsidRPr="009B4FD5" w:rsidDel="00E65366" w:rsidRDefault="006E4663" w:rsidP="0033315F">
            <w:pPr>
              <w:rPr>
                <w:del w:id="24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54</w:delText>
              </w:r>
            </w:del>
          </w:p>
        </w:tc>
        <w:tc>
          <w:tcPr>
            <w:tcW w:w="28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AE8F1" w14:textId="1920E3B4" w:rsidR="006E4663" w:rsidRPr="009B4FD5" w:rsidDel="00E65366" w:rsidRDefault="006E4663" w:rsidP="0033315F">
            <w:pPr>
              <w:rPr>
                <w:del w:id="24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Fusiform Gyrus</w:delText>
              </w:r>
            </w:del>
          </w:p>
        </w:tc>
      </w:tr>
      <w:tr w:rsidR="006E4663" w:rsidRPr="009B4FD5" w:rsidDel="00E65366" w14:paraId="44EDB989" w14:textId="6D3928C2" w:rsidTr="0033315F">
        <w:trPr>
          <w:trHeight w:val="300"/>
          <w:del w:id="2490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0400F" w14:textId="5AA268EF" w:rsidR="006E4663" w:rsidRPr="009B4FD5" w:rsidDel="00E65366" w:rsidRDefault="006E4663" w:rsidP="0033315F">
            <w:pPr>
              <w:rPr>
                <w:del w:id="249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9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65612" w14:textId="5FBFF9E2" w:rsidR="006E4663" w:rsidRPr="009B4FD5" w:rsidDel="00E65366" w:rsidRDefault="006E4663" w:rsidP="0033315F">
            <w:pPr>
              <w:rPr>
                <w:del w:id="2493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94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0A31E" w14:textId="1A81041D" w:rsidR="006E4663" w:rsidRPr="009B4FD5" w:rsidDel="00E65366" w:rsidRDefault="006E4663" w:rsidP="0033315F">
            <w:pPr>
              <w:rPr>
                <w:del w:id="2495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96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7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E80AE" w14:textId="03BC9F77" w:rsidR="006E4663" w:rsidRPr="009B4FD5" w:rsidDel="00E65366" w:rsidRDefault="006E4663" w:rsidP="0033315F">
            <w:pPr>
              <w:rPr>
                <w:del w:id="2497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498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7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B5153" w14:textId="4C86EBF9" w:rsidR="006E4663" w:rsidRPr="009B4FD5" w:rsidDel="00E65366" w:rsidRDefault="006E4663" w:rsidP="0033315F">
            <w:pPr>
              <w:rPr>
                <w:del w:id="2499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00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7509" w:type="dxa"/>
            <w:gridSpan w:val="5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ABCD3E" w14:textId="743D42D0" w:rsidR="006E4663" w:rsidRPr="009B4FD5" w:rsidDel="00E65366" w:rsidRDefault="006E4663" w:rsidP="0033315F">
            <w:pPr>
              <w:rPr>
                <w:del w:id="2501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02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 </w:delText>
              </w:r>
            </w:del>
          </w:p>
        </w:tc>
      </w:tr>
      <w:tr w:rsidR="006E4663" w:rsidRPr="009B4FD5" w:rsidDel="00E65366" w14:paraId="2E249B7E" w14:textId="3CBD7664" w:rsidTr="0033315F">
        <w:trPr>
          <w:trHeight w:val="300"/>
          <w:del w:id="250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399D4" w14:textId="04D45357" w:rsidR="006E4663" w:rsidRPr="009B4FD5" w:rsidDel="00E65366" w:rsidRDefault="006E4663" w:rsidP="0033315F">
            <w:pPr>
              <w:rPr>
                <w:del w:id="25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14AC9" w14:textId="3F626091" w:rsidR="006E4663" w:rsidRPr="009B4FD5" w:rsidDel="00E65366" w:rsidRDefault="006E4663" w:rsidP="0033315F">
            <w:pPr>
              <w:rPr>
                <w:del w:id="25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EC2BB" w14:textId="1E3018D8" w:rsidR="006E4663" w:rsidRPr="009B4FD5" w:rsidDel="00E65366" w:rsidRDefault="006E4663" w:rsidP="0033315F">
            <w:pPr>
              <w:rPr>
                <w:del w:id="25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1653C" w14:textId="48A539AE" w:rsidR="006E4663" w:rsidRPr="009B4FD5" w:rsidDel="00E65366" w:rsidRDefault="006E4663" w:rsidP="0033315F">
            <w:pPr>
              <w:rPr>
                <w:del w:id="25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59ED2" w14:textId="4C8B6EBF" w:rsidR="006E4663" w:rsidRPr="009B4FD5" w:rsidDel="00E65366" w:rsidRDefault="006E4663" w:rsidP="0033315F">
            <w:pPr>
              <w:rPr>
                <w:del w:id="25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FA809C" w14:textId="1C246EDB" w:rsidR="006E4663" w:rsidRPr="009B4FD5" w:rsidDel="00E65366" w:rsidRDefault="006E4663" w:rsidP="0033315F">
            <w:pPr>
              <w:rPr>
                <w:del w:id="25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3FEEAAE1" w14:textId="03E56E79" w:rsidTr="0033315F">
        <w:trPr>
          <w:trHeight w:val="300"/>
          <w:del w:id="251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DFACD" w14:textId="2E1926B8" w:rsidR="006E4663" w:rsidRPr="009B4FD5" w:rsidDel="00E65366" w:rsidRDefault="006E4663" w:rsidP="0033315F">
            <w:pPr>
              <w:rPr>
                <w:del w:id="25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B7600" w14:textId="1632372C" w:rsidR="006E4663" w:rsidRPr="009B4FD5" w:rsidDel="00E65366" w:rsidRDefault="006E4663" w:rsidP="0033315F">
            <w:pPr>
              <w:rPr>
                <w:del w:id="25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A8436" w14:textId="56F1D28C" w:rsidR="006E4663" w:rsidRPr="009B4FD5" w:rsidDel="00E65366" w:rsidRDefault="006E4663" w:rsidP="0033315F">
            <w:pPr>
              <w:rPr>
                <w:del w:id="25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EFDE2" w14:textId="77A6159E" w:rsidR="006E4663" w:rsidRPr="009B4FD5" w:rsidDel="00E65366" w:rsidRDefault="006E4663" w:rsidP="0033315F">
            <w:pPr>
              <w:rPr>
                <w:del w:id="25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EA118" w14:textId="200CBE26" w:rsidR="006E4663" w:rsidRPr="009B4FD5" w:rsidDel="00E65366" w:rsidRDefault="006E4663" w:rsidP="0033315F">
            <w:pPr>
              <w:rPr>
                <w:del w:id="25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76CEF7" w14:textId="23E784FC" w:rsidR="006E4663" w:rsidRPr="009B4FD5" w:rsidDel="00E65366" w:rsidRDefault="006E4663" w:rsidP="0033315F">
            <w:pPr>
              <w:rPr>
                <w:del w:id="25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93B72EE" w14:textId="7841B64F" w:rsidTr="0033315F">
        <w:trPr>
          <w:trHeight w:val="300"/>
          <w:del w:id="252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E542D" w14:textId="0D1A098F" w:rsidR="006E4663" w:rsidRPr="009B4FD5" w:rsidDel="00E65366" w:rsidRDefault="006E4663" w:rsidP="0033315F">
            <w:pPr>
              <w:rPr>
                <w:del w:id="25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02568" w14:textId="4156CB92" w:rsidR="006E4663" w:rsidRPr="009B4FD5" w:rsidDel="00E65366" w:rsidRDefault="006E4663" w:rsidP="0033315F">
            <w:pPr>
              <w:rPr>
                <w:del w:id="25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7BF34" w14:textId="7407E2EF" w:rsidR="006E4663" w:rsidRPr="009B4FD5" w:rsidDel="00E65366" w:rsidRDefault="006E4663" w:rsidP="0033315F">
            <w:pPr>
              <w:rPr>
                <w:del w:id="25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EFF1D" w14:textId="43676E0C" w:rsidR="006E4663" w:rsidRPr="009B4FD5" w:rsidDel="00E65366" w:rsidRDefault="006E4663" w:rsidP="0033315F">
            <w:pPr>
              <w:rPr>
                <w:del w:id="25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DD17B" w14:textId="77AC943B" w:rsidR="006E4663" w:rsidRPr="009B4FD5" w:rsidDel="00E65366" w:rsidRDefault="006E4663" w:rsidP="0033315F">
            <w:pPr>
              <w:rPr>
                <w:del w:id="25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9A1C45" w14:textId="32BF8442" w:rsidR="006E4663" w:rsidRPr="009B4FD5" w:rsidDel="00E65366" w:rsidRDefault="006E4663" w:rsidP="0033315F">
            <w:pPr>
              <w:rPr>
                <w:del w:id="25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3796D643" w14:textId="68731B8A" w:rsidTr="0033315F">
        <w:trPr>
          <w:trHeight w:val="300"/>
          <w:del w:id="253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51C01" w14:textId="5A20488F" w:rsidR="006E4663" w:rsidRPr="009B4FD5" w:rsidDel="00E65366" w:rsidRDefault="006E4663" w:rsidP="0033315F">
            <w:pPr>
              <w:rPr>
                <w:del w:id="25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042D4" w14:textId="6160DF3F" w:rsidR="006E4663" w:rsidRPr="009B4FD5" w:rsidDel="00E65366" w:rsidRDefault="006E4663" w:rsidP="0033315F">
            <w:pPr>
              <w:rPr>
                <w:del w:id="25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0B195" w14:textId="1E6AEDAA" w:rsidR="006E4663" w:rsidRPr="009B4FD5" w:rsidDel="00E65366" w:rsidRDefault="006E4663" w:rsidP="0033315F">
            <w:pPr>
              <w:rPr>
                <w:del w:id="25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9708D" w14:textId="49FC4D0B" w:rsidR="006E4663" w:rsidRPr="009B4FD5" w:rsidDel="00E65366" w:rsidRDefault="006E4663" w:rsidP="0033315F">
            <w:pPr>
              <w:rPr>
                <w:del w:id="25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FBFBE" w14:textId="67394485" w:rsidR="006E4663" w:rsidRPr="009B4FD5" w:rsidDel="00E65366" w:rsidRDefault="006E4663" w:rsidP="0033315F">
            <w:pPr>
              <w:rPr>
                <w:del w:id="25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CBB2CB" w14:textId="1B06A19F" w:rsidR="006E4663" w:rsidRPr="009B4FD5" w:rsidDel="00E65366" w:rsidRDefault="006E4663" w:rsidP="0033315F">
            <w:pPr>
              <w:rPr>
                <w:del w:id="25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6A4A39A" w14:textId="22774B8A" w:rsidTr="0033315F">
        <w:trPr>
          <w:trHeight w:val="300"/>
          <w:del w:id="255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68AE1" w14:textId="14518DC5" w:rsidR="006E4663" w:rsidRPr="009B4FD5" w:rsidDel="00E65366" w:rsidRDefault="006E4663" w:rsidP="0033315F">
            <w:pPr>
              <w:rPr>
                <w:del w:id="25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A989B" w14:textId="1874F342" w:rsidR="006E4663" w:rsidRPr="009B4FD5" w:rsidDel="00E65366" w:rsidRDefault="006E4663" w:rsidP="0033315F">
            <w:pPr>
              <w:rPr>
                <w:del w:id="25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D34FE" w14:textId="2866723E" w:rsidR="006E4663" w:rsidRPr="009B4FD5" w:rsidDel="00E65366" w:rsidRDefault="006E4663" w:rsidP="0033315F">
            <w:pPr>
              <w:rPr>
                <w:del w:id="25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6E770" w14:textId="1F0411EA" w:rsidR="006E4663" w:rsidRPr="009B4FD5" w:rsidDel="00E65366" w:rsidRDefault="006E4663" w:rsidP="0033315F">
            <w:pPr>
              <w:rPr>
                <w:del w:id="25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9A2F6" w14:textId="1F74CF83" w:rsidR="006E4663" w:rsidRPr="009B4FD5" w:rsidDel="00E65366" w:rsidRDefault="006E4663" w:rsidP="0033315F">
            <w:pPr>
              <w:rPr>
                <w:del w:id="25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ED60BA" w14:textId="5F4984C4" w:rsidR="006E4663" w:rsidRPr="009B4FD5" w:rsidDel="00E65366" w:rsidRDefault="006E4663" w:rsidP="0033315F">
            <w:pPr>
              <w:rPr>
                <w:del w:id="25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32113113" w14:textId="40A3FC49" w:rsidTr="0033315F">
        <w:trPr>
          <w:trHeight w:val="300"/>
          <w:del w:id="256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5283C" w14:textId="05CF6304" w:rsidR="006E4663" w:rsidRPr="009B4FD5" w:rsidDel="00E65366" w:rsidRDefault="006E4663" w:rsidP="0033315F">
            <w:pPr>
              <w:rPr>
                <w:del w:id="25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53EBD" w14:textId="6F55E8DB" w:rsidR="006E4663" w:rsidRPr="009B4FD5" w:rsidDel="00E65366" w:rsidRDefault="006E4663" w:rsidP="0033315F">
            <w:pPr>
              <w:rPr>
                <w:del w:id="25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4DAA8" w14:textId="36C3EAE6" w:rsidR="006E4663" w:rsidRPr="009B4FD5" w:rsidDel="00E65366" w:rsidRDefault="006E4663" w:rsidP="0033315F">
            <w:pPr>
              <w:rPr>
                <w:del w:id="25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564EE" w14:textId="36D96A0D" w:rsidR="006E4663" w:rsidRPr="009B4FD5" w:rsidDel="00E65366" w:rsidRDefault="006E4663" w:rsidP="0033315F">
            <w:pPr>
              <w:rPr>
                <w:del w:id="25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6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DC8B7" w14:textId="4A6AAB60" w:rsidR="006E4663" w:rsidRPr="009B4FD5" w:rsidDel="00E65366" w:rsidRDefault="006E4663" w:rsidP="0033315F">
            <w:pPr>
              <w:rPr>
                <w:del w:id="25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09EE8B" w14:textId="793D52F2" w:rsidR="006E4663" w:rsidRPr="009B4FD5" w:rsidDel="00E65366" w:rsidRDefault="006E4663" w:rsidP="0033315F">
            <w:pPr>
              <w:rPr>
                <w:del w:id="25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8F78764" w14:textId="578218F2" w:rsidTr="0033315F">
        <w:trPr>
          <w:trHeight w:val="300"/>
          <w:del w:id="257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472ED" w14:textId="4DFE3652" w:rsidR="006E4663" w:rsidRPr="009B4FD5" w:rsidDel="00E65366" w:rsidRDefault="006E4663" w:rsidP="0033315F">
            <w:pPr>
              <w:rPr>
                <w:del w:id="25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9E3CF" w14:textId="6475FD92" w:rsidR="006E4663" w:rsidRPr="009B4FD5" w:rsidDel="00E65366" w:rsidRDefault="006E4663" w:rsidP="0033315F">
            <w:pPr>
              <w:rPr>
                <w:del w:id="25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563C0" w14:textId="60026752" w:rsidR="006E4663" w:rsidRPr="009B4FD5" w:rsidDel="00E65366" w:rsidRDefault="006E4663" w:rsidP="0033315F">
            <w:pPr>
              <w:rPr>
                <w:del w:id="25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097A4" w14:textId="3040FE55" w:rsidR="006E4663" w:rsidRPr="009B4FD5" w:rsidDel="00E65366" w:rsidRDefault="006E4663" w:rsidP="0033315F">
            <w:pPr>
              <w:rPr>
                <w:del w:id="25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5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62EB7" w14:textId="1F429C28" w:rsidR="006E4663" w:rsidRPr="009B4FD5" w:rsidDel="00E65366" w:rsidRDefault="006E4663" w:rsidP="0033315F">
            <w:pPr>
              <w:rPr>
                <w:del w:id="25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B0EE7" w14:textId="596D772F" w:rsidR="006E4663" w:rsidRPr="009B4FD5" w:rsidDel="00E65366" w:rsidRDefault="006E4663" w:rsidP="0033315F">
            <w:pPr>
              <w:rPr>
                <w:del w:id="25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1C941DC" w14:textId="3C5C39E9" w:rsidTr="0033315F">
        <w:trPr>
          <w:trHeight w:val="300"/>
          <w:del w:id="258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1C825" w14:textId="6E90E5C4" w:rsidR="006E4663" w:rsidRPr="009B4FD5" w:rsidDel="00E65366" w:rsidRDefault="006E4663" w:rsidP="0033315F">
            <w:pPr>
              <w:rPr>
                <w:del w:id="25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7EB7E" w14:textId="6639457E" w:rsidR="006E4663" w:rsidRPr="009B4FD5" w:rsidDel="00E65366" w:rsidRDefault="006E4663" w:rsidP="0033315F">
            <w:pPr>
              <w:rPr>
                <w:del w:id="25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1EF28" w14:textId="35C4E1A0" w:rsidR="006E4663" w:rsidRPr="009B4FD5" w:rsidDel="00E65366" w:rsidRDefault="006E4663" w:rsidP="0033315F">
            <w:pPr>
              <w:rPr>
                <w:del w:id="25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095B8" w14:textId="5D09A2C2" w:rsidR="006E4663" w:rsidRPr="009B4FD5" w:rsidDel="00E65366" w:rsidRDefault="006E4663" w:rsidP="0033315F">
            <w:pPr>
              <w:rPr>
                <w:del w:id="25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5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C7290" w14:textId="3BAAEA66" w:rsidR="006E4663" w:rsidRPr="009B4FD5" w:rsidDel="00E65366" w:rsidRDefault="006E4663" w:rsidP="0033315F">
            <w:pPr>
              <w:rPr>
                <w:del w:id="25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5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13B311" w14:textId="26EF1097" w:rsidR="006E4663" w:rsidRPr="009B4FD5" w:rsidDel="00E65366" w:rsidRDefault="006E4663" w:rsidP="0033315F">
            <w:pPr>
              <w:rPr>
                <w:del w:id="25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DB78D4E" w14:textId="78A04176" w:rsidTr="0033315F">
        <w:trPr>
          <w:trHeight w:val="300"/>
          <w:del w:id="259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04E9E" w14:textId="14A1F520" w:rsidR="006E4663" w:rsidRPr="009B4FD5" w:rsidDel="00E65366" w:rsidRDefault="006E4663" w:rsidP="0033315F">
            <w:pPr>
              <w:rPr>
                <w:del w:id="26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4D7FF" w14:textId="1C3E755E" w:rsidR="006E4663" w:rsidRPr="009B4FD5" w:rsidDel="00E65366" w:rsidRDefault="006E4663" w:rsidP="0033315F">
            <w:pPr>
              <w:rPr>
                <w:del w:id="26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F1EE3" w14:textId="01D8D109" w:rsidR="006E4663" w:rsidRPr="009B4FD5" w:rsidDel="00E65366" w:rsidRDefault="006E4663" w:rsidP="0033315F">
            <w:pPr>
              <w:rPr>
                <w:del w:id="26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0CEB8" w14:textId="77B4DBA8" w:rsidR="006E4663" w:rsidRPr="009B4FD5" w:rsidDel="00E65366" w:rsidRDefault="006E4663" w:rsidP="0033315F">
            <w:pPr>
              <w:rPr>
                <w:del w:id="26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3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74408" w14:textId="07997AD8" w:rsidR="006E4663" w:rsidRPr="009B4FD5" w:rsidDel="00E65366" w:rsidRDefault="006E4663" w:rsidP="0033315F">
            <w:pPr>
              <w:rPr>
                <w:del w:id="26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F9C2EB" w14:textId="260A6A64" w:rsidR="006E4663" w:rsidRPr="009B4FD5" w:rsidDel="00E65366" w:rsidRDefault="006E4663" w:rsidP="0033315F">
            <w:pPr>
              <w:rPr>
                <w:del w:id="26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24AB2CAF" w14:textId="782AFB40" w:rsidTr="0033315F">
        <w:trPr>
          <w:trHeight w:val="300"/>
          <w:del w:id="261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4E4AA" w14:textId="068F30D8" w:rsidR="006E4663" w:rsidRPr="009B4FD5" w:rsidDel="00E65366" w:rsidRDefault="006E4663" w:rsidP="0033315F">
            <w:pPr>
              <w:rPr>
                <w:del w:id="26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54D35" w14:textId="577D17E3" w:rsidR="006E4663" w:rsidRPr="009B4FD5" w:rsidDel="00E65366" w:rsidRDefault="006E4663" w:rsidP="0033315F">
            <w:pPr>
              <w:rPr>
                <w:del w:id="26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FE955" w14:textId="2686FD04" w:rsidR="006E4663" w:rsidRPr="009B4FD5" w:rsidDel="00E65366" w:rsidRDefault="006E4663" w:rsidP="0033315F">
            <w:pPr>
              <w:rPr>
                <w:del w:id="26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73E1E" w14:textId="165D22C1" w:rsidR="006E4663" w:rsidRPr="009B4FD5" w:rsidDel="00E65366" w:rsidRDefault="006E4663" w:rsidP="0033315F">
            <w:pPr>
              <w:rPr>
                <w:del w:id="26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3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6CF61" w14:textId="5683229D" w:rsidR="006E4663" w:rsidRPr="009B4FD5" w:rsidDel="00E65366" w:rsidRDefault="006E4663" w:rsidP="0033315F">
            <w:pPr>
              <w:rPr>
                <w:del w:id="26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E84D8" w14:textId="7FD3B746" w:rsidR="006E4663" w:rsidRPr="009B4FD5" w:rsidDel="00E65366" w:rsidRDefault="006E4663" w:rsidP="0033315F">
            <w:pPr>
              <w:rPr>
                <w:del w:id="26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4759180" w14:textId="79924A41" w:rsidTr="0033315F">
        <w:trPr>
          <w:trHeight w:val="300"/>
          <w:del w:id="262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E03B9" w14:textId="27A5980F" w:rsidR="006E4663" w:rsidRPr="009B4FD5" w:rsidDel="00E65366" w:rsidRDefault="006E4663" w:rsidP="0033315F">
            <w:pPr>
              <w:rPr>
                <w:del w:id="26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1BB5B" w14:textId="778EF52A" w:rsidR="006E4663" w:rsidRPr="009B4FD5" w:rsidDel="00E65366" w:rsidRDefault="006E4663" w:rsidP="0033315F">
            <w:pPr>
              <w:rPr>
                <w:del w:id="26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D6229" w14:textId="017692A8" w:rsidR="006E4663" w:rsidRPr="009B4FD5" w:rsidDel="00E65366" w:rsidRDefault="006E4663" w:rsidP="0033315F">
            <w:pPr>
              <w:rPr>
                <w:del w:id="26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B790A" w14:textId="3713573C" w:rsidR="006E4663" w:rsidRPr="009B4FD5" w:rsidDel="00E65366" w:rsidRDefault="006E4663" w:rsidP="0033315F">
            <w:pPr>
              <w:rPr>
                <w:del w:id="26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2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F4CAD" w14:textId="1C468176" w:rsidR="006E4663" w:rsidRPr="009B4FD5" w:rsidDel="00E65366" w:rsidRDefault="006E4663" w:rsidP="0033315F">
            <w:pPr>
              <w:rPr>
                <w:del w:id="26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pramargin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FD4CBC" w14:textId="57E14EA1" w:rsidR="006E4663" w:rsidRPr="009B4FD5" w:rsidDel="00E65366" w:rsidRDefault="006E4663" w:rsidP="0033315F">
            <w:pPr>
              <w:rPr>
                <w:del w:id="26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37CDBC3D" w14:textId="2C05FCE5" w:rsidTr="0033315F">
        <w:trPr>
          <w:trHeight w:val="300"/>
          <w:del w:id="263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BC718" w14:textId="7D6821C1" w:rsidR="006E4663" w:rsidRPr="009B4FD5" w:rsidDel="00E65366" w:rsidRDefault="006E4663" w:rsidP="0033315F">
            <w:pPr>
              <w:rPr>
                <w:del w:id="26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1DDA1" w14:textId="28FED43A" w:rsidR="006E4663" w:rsidRPr="009B4FD5" w:rsidDel="00E65366" w:rsidRDefault="006E4663" w:rsidP="0033315F">
            <w:pPr>
              <w:rPr>
                <w:del w:id="26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03144" w14:textId="1EA7E567" w:rsidR="006E4663" w:rsidRPr="009B4FD5" w:rsidDel="00E65366" w:rsidRDefault="006E4663" w:rsidP="0033315F">
            <w:pPr>
              <w:rPr>
                <w:del w:id="26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EFE5A" w14:textId="04C14E10" w:rsidR="006E4663" w:rsidRPr="009B4FD5" w:rsidDel="00E65366" w:rsidRDefault="006E4663" w:rsidP="0033315F">
            <w:pPr>
              <w:rPr>
                <w:del w:id="26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2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0BE40" w14:textId="510822AB" w:rsidR="006E4663" w:rsidRPr="009B4FD5" w:rsidDel="00E65366" w:rsidRDefault="006E4663" w:rsidP="0033315F">
            <w:pPr>
              <w:rPr>
                <w:del w:id="26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3F8B40" w14:textId="4026CFFD" w:rsidR="006E4663" w:rsidRPr="009B4FD5" w:rsidDel="00E65366" w:rsidRDefault="006E4663" w:rsidP="0033315F">
            <w:pPr>
              <w:rPr>
                <w:del w:id="26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21AEC5C9" w14:textId="200F8780" w:rsidTr="0033315F">
        <w:trPr>
          <w:trHeight w:val="300"/>
          <w:del w:id="264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B4D85" w14:textId="797CF4A8" w:rsidR="006E4663" w:rsidRPr="009B4FD5" w:rsidDel="00E65366" w:rsidRDefault="006E4663" w:rsidP="0033315F">
            <w:pPr>
              <w:rPr>
                <w:del w:id="26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9E499" w14:textId="4F01DDA7" w:rsidR="006E4663" w:rsidRPr="009B4FD5" w:rsidDel="00E65366" w:rsidRDefault="006E4663" w:rsidP="0033315F">
            <w:pPr>
              <w:rPr>
                <w:del w:id="26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39008" w14:textId="60DC67C1" w:rsidR="006E4663" w:rsidRPr="009B4FD5" w:rsidDel="00E65366" w:rsidRDefault="006E4663" w:rsidP="0033315F">
            <w:pPr>
              <w:rPr>
                <w:del w:id="26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96391" w14:textId="4B85A8DF" w:rsidR="006E4663" w:rsidRPr="009B4FD5" w:rsidDel="00E65366" w:rsidRDefault="006E4663" w:rsidP="0033315F">
            <w:pPr>
              <w:rPr>
                <w:del w:id="26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1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D714B" w14:textId="2AE4C62C" w:rsidR="006E4663" w:rsidRPr="009B4FD5" w:rsidDel="00E65366" w:rsidRDefault="006E4663" w:rsidP="0033315F">
            <w:pPr>
              <w:rPr>
                <w:del w:id="26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une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C005E4" w14:textId="25935423" w:rsidR="006E4663" w:rsidRPr="009B4FD5" w:rsidDel="00E65366" w:rsidRDefault="006E4663" w:rsidP="0033315F">
            <w:pPr>
              <w:rPr>
                <w:del w:id="26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F02AFA1" w14:textId="72AD504A" w:rsidTr="0033315F">
        <w:trPr>
          <w:trHeight w:val="300"/>
          <w:del w:id="265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66E36" w14:textId="11531318" w:rsidR="006E4663" w:rsidRPr="009B4FD5" w:rsidDel="00E65366" w:rsidRDefault="006E4663" w:rsidP="0033315F">
            <w:pPr>
              <w:rPr>
                <w:del w:id="26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EDE51" w14:textId="7743D9F0" w:rsidR="006E4663" w:rsidRPr="009B4FD5" w:rsidDel="00E65366" w:rsidRDefault="006E4663" w:rsidP="0033315F">
            <w:pPr>
              <w:rPr>
                <w:del w:id="26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394F3" w14:textId="608BC6C9" w:rsidR="006E4663" w:rsidRPr="009B4FD5" w:rsidDel="00E65366" w:rsidRDefault="006E4663" w:rsidP="0033315F">
            <w:pPr>
              <w:rPr>
                <w:del w:id="26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63214" w14:textId="13A041E6" w:rsidR="006E4663" w:rsidRPr="009B4FD5" w:rsidDel="00E65366" w:rsidRDefault="006E4663" w:rsidP="0033315F">
            <w:pPr>
              <w:rPr>
                <w:del w:id="26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BF03A" w14:textId="324EB8FF" w:rsidR="006E4663" w:rsidRPr="009B4FD5" w:rsidDel="00E65366" w:rsidRDefault="006E4663" w:rsidP="0033315F">
            <w:pPr>
              <w:rPr>
                <w:del w:id="26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B9512" w14:textId="111BCDA8" w:rsidR="006E4663" w:rsidRPr="009B4FD5" w:rsidDel="00E65366" w:rsidRDefault="006E4663" w:rsidP="0033315F">
            <w:pPr>
              <w:rPr>
                <w:del w:id="26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4A0706C" w14:textId="33E9AAE9" w:rsidTr="0033315F">
        <w:trPr>
          <w:trHeight w:val="300"/>
          <w:del w:id="267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87007" w14:textId="312DED78" w:rsidR="006E4663" w:rsidRPr="009B4FD5" w:rsidDel="00E65366" w:rsidRDefault="006E4663" w:rsidP="0033315F">
            <w:pPr>
              <w:rPr>
                <w:del w:id="26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EB3C1" w14:textId="5F1F7F34" w:rsidR="006E4663" w:rsidRPr="009B4FD5" w:rsidDel="00E65366" w:rsidRDefault="006E4663" w:rsidP="0033315F">
            <w:pPr>
              <w:rPr>
                <w:del w:id="26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2CCA8" w14:textId="36F93A84" w:rsidR="006E4663" w:rsidRPr="009B4FD5" w:rsidDel="00E65366" w:rsidRDefault="006E4663" w:rsidP="0033315F">
            <w:pPr>
              <w:rPr>
                <w:del w:id="26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1FED5" w14:textId="3BA0591C" w:rsidR="006E4663" w:rsidRPr="009B4FD5" w:rsidDel="00E65366" w:rsidRDefault="006E4663" w:rsidP="0033315F">
            <w:pPr>
              <w:rPr>
                <w:del w:id="26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9F4E4" w14:textId="12A43620" w:rsidR="006E4663" w:rsidRPr="009B4FD5" w:rsidDel="00E65366" w:rsidRDefault="006E4663" w:rsidP="0033315F">
            <w:pPr>
              <w:rPr>
                <w:del w:id="26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149B8F" w14:textId="40BD2964" w:rsidR="006E4663" w:rsidRPr="009B4FD5" w:rsidDel="00E65366" w:rsidRDefault="006E4663" w:rsidP="0033315F">
            <w:pPr>
              <w:rPr>
                <w:del w:id="26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2A178F29" w14:textId="246F5951" w:rsidTr="0033315F">
        <w:trPr>
          <w:trHeight w:val="300"/>
          <w:del w:id="268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5D745" w14:textId="29EC7E5D" w:rsidR="006E4663" w:rsidRPr="009B4FD5" w:rsidDel="00E65366" w:rsidRDefault="006E4663" w:rsidP="0033315F">
            <w:pPr>
              <w:rPr>
                <w:del w:id="26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04B9B" w14:textId="70FDDABB" w:rsidR="006E4663" w:rsidRPr="009B4FD5" w:rsidDel="00E65366" w:rsidRDefault="006E4663" w:rsidP="0033315F">
            <w:pPr>
              <w:rPr>
                <w:del w:id="26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15579" w14:textId="527F1DBE" w:rsidR="006E4663" w:rsidRPr="009B4FD5" w:rsidDel="00E65366" w:rsidRDefault="006E4663" w:rsidP="0033315F">
            <w:pPr>
              <w:rPr>
                <w:del w:id="26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8C678" w14:textId="5F0902A2" w:rsidR="006E4663" w:rsidRPr="009B4FD5" w:rsidDel="00E65366" w:rsidRDefault="006E4663" w:rsidP="0033315F">
            <w:pPr>
              <w:rPr>
                <w:del w:id="26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2B652" w14:textId="3F9CAB32" w:rsidR="006E4663" w:rsidRPr="009B4FD5" w:rsidDel="00E65366" w:rsidRDefault="006E4663" w:rsidP="0033315F">
            <w:pPr>
              <w:rPr>
                <w:del w:id="26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B941A1" w14:textId="786060D2" w:rsidR="006E4663" w:rsidRPr="009B4FD5" w:rsidDel="00E65366" w:rsidRDefault="006E4663" w:rsidP="0033315F">
            <w:pPr>
              <w:rPr>
                <w:del w:id="26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3DE5E2AE" w14:textId="1CF70C49" w:rsidTr="0033315F">
        <w:trPr>
          <w:trHeight w:val="300"/>
          <w:del w:id="269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BF148" w14:textId="5EA45A57" w:rsidR="006E4663" w:rsidRPr="009B4FD5" w:rsidDel="00E65366" w:rsidRDefault="006E4663" w:rsidP="0033315F">
            <w:pPr>
              <w:rPr>
                <w:del w:id="26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44BBE" w14:textId="1A182108" w:rsidR="006E4663" w:rsidRPr="009B4FD5" w:rsidDel="00E65366" w:rsidRDefault="006E4663" w:rsidP="0033315F">
            <w:pPr>
              <w:rPr>
                <w:del w:id="26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6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AAA23" w14:textId="6EBFD40F" w:rsidR="006E4663" w:rsidRPr="009B4FD5" w:rsidDel="00E65366" w:rsidRDefault="006E4663" w:rsidP="0033315F">
            <w:pPr>
              <w:rPr>
                <w:del w:id="27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DF30F" w14:textId="72A6F55C" w:rsidR="006E4663" w:rsidRPr="009B4FD5" w:rsidDel="00E65366" w:rsidRDefault="006E4663" w:rsidP="0033315F">
            <w:pPr>
              <w:rPr>
                <w:del w:id="27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240F9" w14:textId="0151066E" w:rsidR="006E4663" w:rsidRPr="009B4FD5" w:rsidDel="00E65366" w:rsidRDefault="006E4663" w:rsidP="0033315F">
            <w:pPr>
              <w:rPr>
                <w:del w:id="27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b-Gyral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E33E9E" w14:textId="1C705845" w:rsidR="006E4663" w:rsidRPr="009B4FD5" w:rsidDel="00E65366" w:rsidRDefault="006E4663" w:rsidP="0033315F">
            <w:pPr>
              <w:rPr>
                <w:del w:id="27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49D8117" w14:textId="26F9CDB0" w:rsidTr="0033315F">
        <w:trPr>
          <w:trHeight w:val="300"/>
          <w:del w:id="270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5F84A" w14:textId="0ED62CF3" w:rsidR="006E4663" w:rsidRPr="009B4FD5" w:rsidDel="00E65366" w:rsidRDefault="006E4663" w:rsidP="0033315F">
            <w:pPr>
              <w:rPr>
                <w:del w:id="27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308E0" w14:textId="5ED43435" w:rsidR="006E4663" w:rsidRPr="009B4FD5" w:rsidDel="00E65366" w:rsidRDefault="006E4663" w:rsidP="0033315F">
            <w:pPr>
              <w:rPr>
                <w:del w:id="27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8329F" w14:textId="73BB1223" w:rsidR="006E4663" w:rsidRPr="009B4FD5" w:rsidDel="00E65366" w:rsidRDefault="006E4663" w:rsidP="0033315F">
            <w:pPr>
              <w:rPr>
                <w:del w:id="27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ACEEA" w14:textId="0C21A8B7" w:rsidR="006E4663" w:rsidRPr="009B4FD5" w:rsidDel="00E65366" w:rsidRDefault="006E4663" w:rsidP="0033315F">
            <w:pPr>
              <w:rPr>
                <w:del w:id="27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30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08F9E" w14:textId="22CB6B16" w:rsidR="006E4663" w:rsidRPr="009B4FD5" w:rsidDel="00E65366" w:rsidRDefault="006E4663" w:rsidP="0033315F">
            <w:pPr>
              <w:rPr>
                <w:del w:id="27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b-Gyral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B28B7A" w14:textId="70D7EF07" w:rsidR="006E4663" w:rsidRPr="009B4FD5" w:rsidDel="00E65366" w:rsidRDefault="006E4663" w:rsidP="0033315F">
            <w:pPr>
              <w:rPr>
                <w:del w:id="27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6E4F1AE" w14:textId="5880AFDE" w:rsidTr="0033315F">
        <w:trPr>
          <w:trHeight w:val="300"/>
          <w:del w:id="271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E2AEA" w14:textId="44724CEE" w:rsidR="006E4663" w:rsidRPr="009B4FD5" w:rsidDel="00E65366" w:rsidRDefault="006E4663" w:rsidP="0033315F">
            <w:pPr>
              <w:rPr>
                <w:del w:id="27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151DD" w14:textId="03E7B31D" w:rsidR="006E4663" w:rsidRPr="009B4FD5" w:rsidDel="00E65366" w:rsidRDefault="006E4663" w:rsidP="0033315F">
            <w:pPr>
              <w:rPr>
                <w:del w:id="27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E529F" w14:textId="2483B27D" w:rsidR="006E4663" w:rsidRPr="009B4FD5" w:rsidDel="00E65366" w:rsidRDefault="006E4663" w:rsidP="0033315F">
            <w:pPr>
              <w:rPr>
                <w:del w:id="27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44E3E" w14:textId="571167DB" w:rsidR="006E4663" w:rsidRPr="009B4FD5" w:rsidDel="00E65366" w:rsidRDefault="006E4663" w:rsidP="0033315F">
            <w:pPr>
              <w:rPr>
                <w:del w:id="27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9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A6802" w14:textId="51E98BCB" w:rsidR="006E4663" w:rsidRPr="009B4FD5" w:rsidDel="00E65366" w:rsidRDefault="006E4663" w:rsidP="0033315F">
            <w:pPr>
              <w:rPr>
                <w:del w:id="27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C4D325" w14:textId="07A4CE08" w:rsidR="006E4663" w:rsidRPr="009B4FD5" w:rsidDel="00E65366" w:rsidRDefault="006E4663" w:rsidP="0033315F">
            <w:pPr>
              <w:rPr>
                <w:del w:id="27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6EC79BC2" w14:textId="5EC1A306" w:rsidTr="0033315F">
        <w:trPr>
          <w:trHeight w:val="300"/>
          <w:del w:id="273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885BD" w14:textId="652BBC14" w:rsidR="006E4663" w:rsidRPr="009B4FD5" w:rsidDel="00E65366" w:rsidRDefault="006E4663" w:rsidP="0033315F">
            <w:pPr>
              <w:rPr>
                <w:del w:id="27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F8238" w14:textId="478D0A15" w:rsidR="006E4663" w:rsidRPr="009B4FD5" w:rsidDel="00E65366" w:rsidRDefault="006E4663" w:rsidP="0033315F">
            <w:pPr>
              <w:rPr>
                <w:del w:id="27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38107" w14:textId="15D5B406" w:rsidR="006E4663" w:rsidRPr="009B4FD5" w:rsidDel="00E65366" w:rsidRDefault="006E4663" w:rsidP="0033315F">
            <w:pPr>
              <w:rPr>
                <w:del w:id="27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9A57C" w14:textId="2D6C05D2" w:rsidR="006E4663" w:rsidRPr="009B4FD5" w:rsidDel="00E65366" w:rsidRDefault="006E4663" w:rsidP="0033315F">
            <w:pPr>
              <w:rPr>
                <w:del w:id="27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8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E6BDF" w14:textId="31F28502" w:rsidR="006E4663" w:rsidRPr="009B4FD5" w:rsidDel="00E65366" w:rsidRDefault="006E4663" w:rsidP="0033315F">
            <w:pPr>
              <w:rPr>
                <w:del w:id="27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CD4472" w14:textId="3FE56788" w:rsidR="006E4663" w:rsidRPr="009B4FD5" w:rsidDel="00E65366" w:rsidRDefault="006E4663" w:rsidP="0033315F">
            <w:pPr>
              <w:rPr>
                <w:del w:id="27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A7F719C" w14:textId="089A1713" w:rsidTr="0033315F">
        <w:trPr>
          <w:trHeight w:val="300"/>
          <w:del w:id="274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F5337" w14:textId="71C9CE0A" w:rsidR="006E4663" w:rsidRPr="009B4FD5" w:rsidDel="00E65366" w:rsidRDefault="006E4663" w:rsidP="0033315F">
            <w:pPr>
              <w:rPr>
                <w:del w:id="27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85AFE" w14:textId="18AC3458" w:rsidR="006E4663" w:rsidRPr="009B4FD5" w:rsidDel="00E65366" w:rsidRDefault="006E4663" w:rsidP="0033315F">
            <w:pPr>
              <w:rPr>
                <w:del w:id="27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79F69" w14:textId="185497A6" w:rsidR="006E4663" w:rsidRPr="009B4FD5" w:rsidDel="00E65366" w:rsidRDefault="006E4663" w:rsidP="0033315F">
            <w:pPr>
              <w:rPr>
                <w:del w:id="27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B5084" w14:textId="4606B81C" w:rsidR="006E4663" w:rsidRPr="009B4FD5" w:rsidDel="00E65366" w:rsidRDefault="006E4663" w:rsidP="0033315F">
            <w:pPr>
              <w:rPr>
                <w:del w:id="27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8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CBBD6" w14:textId="2EBB22F4" w:rsidR="006E4663" w:rsidRPr="009B4FD5" w:rsidDel="00E65366" w:rsidRDefault="006E4663" w:rsidP="0033315F">
            <w:pPr>
              <w:rPr>
                <w:del w:id="27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2EB917" w14:textId="5C38C2E8" w:rsidR="006E4663" w:rsidRPr="009B4FD5" w:rsidDel="00E65366" w:rsidRDefault="006E4663" w:rsidP="0033315F">
            <w:pPr>
              <w:rPr>
                <w:del w:id="27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3D87B494" w14:textId="3E4D3EB4" w:rsidTr="0033315F">
        <w:trPr>
          <w:trHeight w:val="300"/>
          <w:del w:id="275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647BC" w14:textId="6CE795BE" w:rsidR="006E4663" w:rsidRPr="009B4FD5" w:rsidDel="00E65366" w:rsidRDefault="006E4663" w:rsidP="0033315F">
            <w:pPr>
              <w:rPr>
                <w:del w:id="27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ADDE0" w14:textId="446AB1FE" w:rsidR="006E4663" w:rsidRPr="009B4FD5" w:rsidDel="00E65366" w:rsidRDefault="006E4663" w:rsidP="0033315F">
            <w:pPr>
              <w:rPr>
                <w:del w:id="27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EA766" w14:textId="13FDE4E5" w:rsidR="006E4663" w:rsidRPr="009B4FD5" w:rsidDel="00E65366" w:rsidRDefault="006E4663" w:rsidP="0033315F">
            <w:pPr>
              <w:rPr>
                <w:del w:id="27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8E9C4" w14:textId="3742357D" w:rsidR="006E4663" w:rsidRPr="009B4FD5" w:rsidDel="00E65366" w:rsidRDefault="006E4663" w:rsidP="0033315F">
            <w:pPr>
              <w:rPr>
                <w:del w:id="27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7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CEBC0" w14:textId="757F3EC5" w:rsidR="006E4663" w:rsidRPr="009B4FD5" w:rsidDel="00E65366" w:rsidRDefault="006E4663" w:rsidP="0033315F">
            <w:pPr>
              <w:rPr>
                <w:del w:id="27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5D2601" w14:textId="2D98143D" w:rsidR="006E4663" w:rsidRPr="009B4FD5" w:rsidDel="00E65366" w:rsidRDefault="006E4663" w:rsidP="0033315F">
            <w:pPr>
              <w:rPr>
                <w:del w:id="27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C5DC05F" w14:textId="4B2FCF91" w:rsidTr="0033315F">
        <w:trPr>
          <w:trHeight w:val="300"/>
          <w:del w:id="276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75ECB" w14:textId="141D2BB0" w:rsidR="006E4663" w:rsidRPr="009B4FD5" w:rsidDel="00E65366" w:rsidRDefault="006E4663" w:rsidP="0033315F">
            <w:pPr>
              <w:rPr>
                <w:del w:id="27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C6118" w14:textId="2F502C77" w:rsidR="006E4663" w:rsidRPr="009B4FD5" w:rsidDel="00E65366" w:rsidRDefault="006E4663" w:rsidP="0033315F">
            <w:pPr>
              <w:rPr>
                <w:del w:id="27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5BD46" w14:textId="296D7373" w:rsidR="006E4663" w:rsidRPr="009B4FD5" w:rsidDel="00E65366" w:rsidRDefault="006E4663" w:rsidP="0033315F">
            <w:pPr>
              <w:rPr>
                <w:del w:id="27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ADB1A" w14:textId="0E59C753" w:rsidR="006E4663" w:rsidRPr="009B4FD5" w:rsidDel="00E65366" w:rsidRDefault="006E4663" w:rsidP="0033315F">
            <w:pPr>
              <w:rPr>
                <w:del w:id="27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7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468E3" w14:textId="33261091" w:rsidR="006E4663" w:rsidRPr="009B4FD5" w:rsidDel="00E65366" w:rsidRDefault="006E4663" w:rsidP="0033315F">
            <w:pPr>
              <w:rPr>
                <w:del w:id="27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88A49" w14:textId="56566364" w:rsidR="006E4663" w:rsidRPr="009B4FD5" w:rsidDel="00E65366" w:rsidRDefault="006E4663" w:rsidP="0033315F">
            <w:pPr>
              <w:rPr>
                <w:del w:id="27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1F09B613" w14:textId="0916DA0A" w:rsidTr="0033315F">
        <w:trPr>
          <w:trHeight w:val="300"/>
          <w:del w:id="277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A0302" w14:textId="5BB79F23" w:rsidR="006E4663" w:rsidRPr="009B4FD5" w:rsidDel="00E65366" w:rsidRDefault="006E4663" w:rsidP="0033315F">
            <w:pPr>
              <w:rPr>
                <w:del w:id="27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23F5E" w14:textId="54E2079C" w:rsidR="006E4663" w:rsidRPr="009B4FD5" w:rsidDel="00E65366" w:rsidRDefault="006E4663" w:rsidP="0033315F">
            <w:pPr>
              <w:rPr>
                <w:del w:id="27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5B23F" w14:textId="18200664" w:rsidR="006E4663" w:rsidRPr="009B4FD5" w:rsidDel="00E65366" w:rsidRDefault="006E4663" w:rsidP="0033315F">
            <w:pPr>
              <w:rPr>
                <w:del w:id="27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3DE1A" w14:textId="20C9ADDF" w:rsidR="006E4663" w:rsidRPr="009B4FD5" w:rsidDel="00E65366" w:rsidRDefault="006E4663" w:rsidP="0033315F">
            <w:pPr>
              <w:rPr>
                <w:del w:id="27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6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C3C4C" w14:textId="0B3DB2E0" w:rsidR="006E4663" w:rsidRPr="009B4FD5" w:rsidDel="00E65366" w:rsidRDefault="006E4663" w:rsidP="0033315F">
            <w:pPr>
              <w:rPr>
                <w:del w:id="27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E219F0" w14:textId="5903FD3C" w:rsidR="006E4663" w:rsidRPr="009B4FD5" w:rsidDel="00E65366" w:rsidRDefault="006E4663" w:rsidP="0033315F">
            <w:pPr>
              <w:rPr>
                <w:del w:id="27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6F0BE644" w14:textId="268798A4" w:rsidTr="0033315F">
        <w:trPr>
          <w:trHeight w:val="300"/>
          <w:del w:id="279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ABEFC" w14:textId="34C55CCA" w:rsidR="006E4663" w:rsidRPr="009B4FD5" w:rsidDel="00E65366" w:rsidRDefault="006E4663" w:rsidP="0033315F">
            <w:pPr>
              <w:rPr>
                <w:del w:id="27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D9959" w14:textId="28465ADD" w:rsidR="006E4663" w:rsidRPr="009B4FD5" w:rsidDel="00E65366" w:rsidRDefault="006E4663" w:rsidP="0033315F">
            <w:pPr>
              <w:rPr>
                <w:del w:id="27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0AFF7" w14:textId="00B9BC87" w:rsidR="006E4663" w:rsidRPr="009B4FD5" w:rsidDel="00E65366" w:rsidRDefault="006E4663" w:rsidP="0033315F">
            <w:pPr>
              <w:rPr>
                <w:del w:id="27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B7F41" w14:textId="5092C067" w:rsidR="006E4663" w:rsidRPr="009B4FD5" w:rsidDel="00E65366" w:rsidRDefault="006E4663" w:rsidP="0033315F">
            <w:pPr>
              <w:rPr>
                <w:del w:id="27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7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4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DC95C" w14:textId="00548FDD" w:rsidR="006E4663" w:rsidRPr="009B4FD5" w:rsidDel="00E65366" w:rsidRDefault="006E4663" w:rsidP="0033315F">
            <w:pPr>
              <w:rPr>
                <w:del w:id="28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72CC14" w14:textId="471FB5A0" w:rsidR="006E4663" w:rsidRPr="009B4FD5" w:rsidDel="00E65366" w:rsidRDefault="006E4663" w:rsidP="0033315F">
            <w:pPr>
              <w:rPr>
                <w:del w:id="28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F877F40" w14:textId="732B8486" w:rsidTr="0033315F">
        <w:trPr>
          <w:trHeight w:val="300"/>
          <w:del w:id="280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DB816" w14:textId="442E099F" w:rsidR="006E4663" w:rsidRPr="009B4FD5" w:rsidDel="00E65366" w:rsidRDefault="006E4663" w:rsidP="0033315F">
            <w:pPr>
              <w:rPr>
                <w:del w:id="28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C07B8" w14:textId="2259AD5D" w:rsidR="006E4663" w:rsidRPr="009B4FD5" w:rsidDel="00E65366" w:rsidRDefault="006E4663" w:rsidP="0033315F">
            <w:pPr>
              <w:rPr>
                <w:del w:id="28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114FC" w14:textId="2C1739F9" w:rsidR="006E4663" w:rsidRPr="009B4FD5" w:rsidDel="00E65366" w:rsidRDefault="006E4663" w:rsidP="0033315F">
            <w:pPr>
              <w:rPr>
                <w:del w:id="28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EB3D5" w14:textId="37688918" w:rsidR="006E4663" w:rsidRPr="009B4FD5" w:rsidDel="00E65366" w:rsidRDefault="006E4663" w:rsidP="0033315F">
            <w:pPr>
              <w:rPr>
                <w:del w:id="28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4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5B344" w14:textId="45FB3DBA" w:rsidR="006E4663" w:rsidRPr="009B4FD5" w:rsidDel="00E65366" w:rsidRDefault="006E4663" w:rsidP="0033315F">
            <w:pPr>
              <w:rPr>
                <w:del w:id="28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AB1D15" w14:textId="527BD1C6" w:rsidR="006E4663" w:rsidRPr="009B4FD5" w:rsidDel="00E65366" w:rsidRDefault="006E4663" w:rsidP="0033315F">
            <w:pPr>
              <w:rPr>
                <w:del w:id="28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F09949D" w14:textId="3E48BABE" w:rsidTr="0033315F">
        <w:trPr>
          <w:trHeight w:val="300"/>
          <w:del w:id="281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9A52D" w14:textId="67D822B6" w:rsidR="006E4663" w:rsidRPr="009B4FD5" w:rsidDel="00E65366" w:rsidRDefault="006E4663" w:rsidP="0033315F">
            <w:pPr>
              <w:rPr>
                <w:del w:id="28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26A9E" w14:textId="664810DF" w:rsidR="006E4663" w:rsidRPr="009B4FD5" w:rsidDel="00E65366" w:rsidRDefault="006E4663" w:rsidP="0033315F">
            <w:pPr>
              <w:rPr>
                <w:del w:id="28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0FCE0" w14:textId="4D810975" w:rsidR="006E4663" w:rsidRPr="009B4FD5" w:rsidDel="00E65366" w:rsidRDefault="006E4663" w:rsidP="0033315F">
            <w:pPr>
              <w:rPr>
                <w:del w:id="28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7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F02D" w14:textId="4FC9886E" w:rsidR="006E4663" w:rsidRPr="009B4FD5" w:rsidDel="00E65366" w:rsidRDefault="006E4663" w:rsidP="0033315F">
            <w:pPr>
              <w:rPr>
                <w:del w:id="28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3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796CF" w14:textId="3590F918" w:rsidR="006E4663" w:rsidRPr="009B4FD5" w:rsidDel="00E65366" w:rsidRDefault="006E4663" w:rsidP="0033315F">
            <w:pPr>
              <w:rPr>
                <w:del w:id="28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F16056" w14:textId="15B0E4DD" w:rsidR="006E4663" w:rsidRPr="009B4FD5" w:rsidDel="00E65366" w:rsidRDefault="006E4663" w:rsidP="0033315F">
            <w:pPr>
              <w:rPr>
                <w:del w:id="28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16148706" w14:textId="233CBFDE" w:rsidTr="0033315F">
        <w:trPr>
          <w:trHeight w:val="300"/>
          <w:del w:id="282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72EEA" w14:textId="77C07B5D" w:rsidR="006E4663" w:rsidRPr="009B4FD5" w:rsidDel="00E65366" w:rsidRDefault="006E4663" w:rsidP="0033315F">
            <w:pPr>
              <w:rPr>
                <w:del w:id="28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FA5B7" w14:textId="5620A737" w:rsidR="006E4663" w:rsidRPr="009B4FD5" w:rsidDel="00E65366" w:rsidRDefault="006E4663" w:rsidP="0033315F">
            <w:pPr>
              <w:rPr>
                <w:del w:id="28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54E19" w14:textId="689AD389" w:rsidR="006E4663" w:rsidRPr="009B4FD5" w:rsidDel="00E65366" w:rsidRDefault="006E4663" w:rsidP="0033315F">
            <w:pPr>
              <w:rPr>
                <w:del w:id="28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1EF39" w14:textId="48FDE374" w:rsidR="006E4663" w:rsidRPr="009B4FD5" w:rsidDel="00E65366" w:rsidRDefault="006E4663" w:rsidP="0033315F">
            <w:pPr>
              <w:rPr>
                <w:del w:id="28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3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324E4" w14:textId="0EB8BA8A" w:rsidR="006E4663" w:rsidRPr="009B4FD5" w:rsidDel="00E65366" w:rsidRDefault="006E4663" w:rsidP="0033315F">
            <w:pPr>
              <w:rPr>
                <w:del w:id="28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6B07BC" w14:textId="5FD9025E" w:rsidR="006E4663" w:rsidRPr="009B4FD5" w:rsidDel="00E65366" w:rsidRDefault="006E4663" w:rsidP="0033315F">
            <w:pPr>
              <w:rPr>
                <w:del w:id="28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19A89188" w14:textId="2FED48A8" w:rsidTr="0033315F">
        <w:trPr>
          <w:trHeight w:val="300"/>
          <w:del w:id="283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CAED9" w14:textId="57099597" w:rsidR="006E4663" w:rsidRPr="009B4FD5" w:rsidDel="00E65366" w:rsidRDefault="006E4663" w:rsidP="0033315F">
            <w:pPr>
              <w:rPr>
                <w:del w:id="28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C811E" w14:textId="52D868DD" w:rsidR="006E4663" w:rsidRPr="009B4FD5" w:rsidDel="00E65366" w:rsidRDefault="006E4663" w:rsidP="0033315F">
            <w:pPr>
              <w:rPr>
                <w:del w:id="28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21DE9" w14:textId="3A45AF42" w:rsidR="006E4663" w:rsidRPr="009B4FD5" w:rsidDel="00E65366" w:rsidRDefault="006E4663" w:rsidP="0033315F">
            <w:pPr>
              <w:rPr>
                <w:del w:id="28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24E75" w14:textId="14F0846A" w:rsidR="006E4663" w:rsidRPr="009B4FD5" w:rsidDel="00E65366" w:rsidRDefault="006E4663" w:rsidP="0033315F">
            <w:pPr>
              <w:rPr>
                <w:del w:id="28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2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8BE0A" w14:textId="30B95D53" w:rsidR="006E4663" w:rsidRPr="009B4FD5" w:rsidDel="00E65366" w:rsidRDefault="006E4663" w:rsidP="0033315F">
            <w:pPr>
              <w:rPr>
                <w:del w:id="28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FF4FE2" w14:textId="523E025B" w:rsidR="006E4663" w:rsidRPr="009B4FD5" w:rsidDel="00E65366" w:rsidRDefault="006E4663" w:rsidP="0033315F">
            <w:pPr>
              <w:rPr>
                <w:del w:id="28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33560A0" w14:textId="65B58801" w:rsidTr="0033315F">
        <w:trPr>
          <w:trHeight w:val="300"/>
          <w:del w:id="285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3CEC4" w14:textId="23667D8D" w:rsidR="006E4663" w:rsidRPr="009B4FD5" w:rsidDel="00E65366" w:rsidRDefault="006E4663" w:rsidP="0033315F">
            <w:pPr>
              <w:rPr>
                <w:del w:id="28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03688" w14:textId="34BC0CED" w:rsidR="006E4663" w:rsidRPr="009B4FD5" w:rsidDel="00E65366" w:rsidRDefault="006E4663" w:rsidP="0033315F">
            <w:pPr>
              <w:rPr>
                <w:del w:id="28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8C6A9" w14:textId="564C2950" w:rsidR="006E4663" w:rsidRPr="009B4FD5" w:rsidDel="00E65366" w:rsidRDefault="006E4663" w:rsidP="0033315F">
            <w:pPr>
              <w:rPr>
                <w:del w:id="28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A37A2" w14:textId="36831929" w:rsidR="006E4663" w:rsidRPr="009B4FD5" w:rsidDel="00E65366" w:rsidRDefault="006E4663" w:rsidP="0033315F">
            <w:pPr>
              <w:rPr>
                <w:del w:id="28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1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50D74" w14:textId="7D2487A0" w:rsidR="006E4663" w:rsidRPr="009B4FD5" w:rsidDel="00E65366" w:rsidRDefault="006E4663" w:rsidP="0033315F">
            <w:pPr>
              <w:rPr>
                <w:del w:id="28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81FF8B" w14:textId="7D73FCC8" w:rsidR="006E4663" w:rsidRPr="009B4FD5" w:rsidDel="00E65366" w:rsidRDefault="006E4663" w:rsidP="0033315F">
            <w:pPr>
              <w:rPr>
                <w:del w:id="28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915C642" w14:textId="58075A19" w:rsidTr="0033315F">
        <w:trPr>
          <w:trHeight w:val="300"/>
          <w:del w:id="286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88788" w14:textId="382488E3" w:rsidR="006E4663" w:rsidRPr="009B4FD5" w:rsidDel="00E65366" w:rsidRDefault="006E4663" w:rsidP="0033315F">
            <w:pPr>
              <w:rPr>
                <w:del w:id="28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44918" w14:textId="7529FE64" w:rsidR="006E4663" w:rsidRPr="009B4FD5" w:rsidDel="00E65366" w:rsidRDefault="006E4663" w:rsidP="0033315F">
            <w:pPr>
              <w:rPr>
                <w:del w:id="28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502A6" w14:textId="1B6EB5F3" w:rsidR="006E4663" w:rsidRPr="009B4FD5" w:rsidDel="00E65366" w:rsidRDefault="006E4663" w:rsidP="0033315F">
            <w:pPr>
              <w:rPr>
                <w:del w:id="28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3678E" w14:textId="1996E45D" w:rsidR="006E4663" w:rsidRPr="009B4FD5" w:rsidDel="00E65366" w:rsidRDefault="006E4663" w:rsidP="0033315F">
            <w:pPr>
              <w:rPr>
                <w:del w:id="28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21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896D8" w14:textId="01198A26" w:rsidR="006E4663" w:rsidRPr="009B4FD5" w:rsidDel="00E65366" w:rsidRDefault="006E4663" w:rsidP="0033315F">
            <w:pPr>
              <w:rPr>
                <w:del w:id="28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1F914C" w14:textId="4BD57C1E" w:rsidR="006E4663" w:rsidRPr="009B4FD5" w:rsidDel="00E65366" w:rsidRDefault="006E4663" w:rsidP="0033315F">
            <w:pPr>
              <w:rPr>
                <w:del w:id="28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60796027" w14:textId="552AA168" w:rsidTr="0033315F">
        <w:trPr>
          <w:trHeight w:val="300"/>
          <w:del w:id="287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3ADE9" w14:textId="19AE3E03" w:rsidR="006E4663" w:rsidRPr="009B4FD5" w:rsidDel="00E65366" w:rsidRDefault="006E4663" w:rsidP="0033315F">
            <w:pPr>
              <w:rPr>
                <w:del w:id="28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3BEFB" w14:textId="716A109F" w:rsidR="006E4663" w:rsidRPr="009B4FD5" w:rsidDel="00E65366" w:rsidRDefault="006E4663" w:rsidP="0033315F">
            <w:pPr>
              <w:rPr>
                <w:del w:id="28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255E9" w14:textId="3831D588" w:rsidR="006E4663" w:rsidRPr="009B4FD5" w:rsidDel="00E65366" w:rsidRDefault="006E4663" w:rsidP="0033315F">
            <w:pPr>
              <w:rPr>
                <w:del w:id="28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6A45C" w14:textId="3782E31F" w:rsidR="006E4663" w:rsidRPr="009B4FD5" w:rsidDel="00E65366" w:rsidRDefault="006E4663" w:rsidP="0033315F">
            <w:pPr>
              <w:rPr>
                <w:del w:id="28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9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C50AA" w14:textId="1E089077" w:rsidR="006E4663" w:rsidRPr="009B4FD5" w:rsidDel="00E65366" w:rsidRDefault="006E4663" w:rsidP="0033315F">
            <w:pPr>
              <w:rPr>
                <w:del w:id="28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Sub-Gyral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7F4B52" w14:textId="499ADD5A" w:rsidR="006E4663" w:rsidRPr="009B4FD5" w:rsidDel="00E65366" w:rsidRDefault="006E4663" w:rsidP="0033315F">
            <w:pPr>
              <w:rPr>
                <w:del w:id="28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25C7CF0" w14:textId="60AF1D30" w:rsidTr="0033315F">
        <w:trPr>
          <w:trHeight w:val="300"/>
          <w:del w:id="288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AB06E" w14:textId="252B4BB5" w:rsidR="006E4663" w:rsidRPr="009B4FD5" w:rsidDel="00E65366" w:rsidRDefault="006E4663" w:rsidP="0033315F">
            <w:pPr>
              <w:rPr>
                <w:del w:id="28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F33E5" w14:textId="01A5B4C6" w:rsidR="006E4663" w:rsidRPr="009B4FD5" w:rsidDel="00E65366" w:rsidRDefault="006E4663" w:rsidP="0033315F">
            <w:pPr>
              <w:rPr>
                <w:del w:id="28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69A0D" w14:textId="31CFB07D" w:rsidR="006E4663" w:rsidRPr="009B4FD5" w:rsidDel="00E65366" w:rsidRDefault="006E4663" w:rsidP="0033315F">
            <w:pPr>
              <w:rPr>
                <w:del w:id="28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0D7F7" w14:textId="64DFEEBE" w:rsidR="006E4663" w:rsidRPr="009B4FD5" w:rsidDel="00E65366" w:rsidRDefault="006E4663" w:rsidP="0033315F">
            <w:pPr>
              <w:rPr>
                <w:del w:id="28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8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9E04A" w14:textId="35856535" w:rsidR="006E4663" w:rsidRPr="009B4FD5" w:rsidDel="00E65366" w:rsidRDefault="006E4663" w:rsidP="0033315F">
            <w:pPr>
              <w:rPr>
                <w:del w:id="28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8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CE749C" w14:textId="5988659D" w:rsidR="006E4663" w:rsidRPr="009B4FD5" w:rsidDel="00E65366" w:rsidRDefault="006E4663" w:rsidP="0033315F">
            <w:pPr>
              <w:rPr>
                <w:del w:id="28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6ECE05D" w14:textId="05BA8784" w:rsidTr="0033315F">
        <w:trPr>
          <w:trHeight w:val="300"/>
          <w:del w:id="289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1A4C2" w14:textId="41246B3D" w:rsidR="006E4663" w:rsidRPr="009B4FD5" w:rsidDel="00E65366" w:rsidRDefault="006E4663" w:rsidP="0033315F">
            <w:pPr>
              <w:rPr>
                <w:del w:id="29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A6857" w14:textId="14520F4B" w:rsidR="006E4663" w:rsidRPr="009B4FD5" w:rsidDel="00E65366" w:rsidRDefault="006E4663" w:rsidP="0033315F">
            <w:pPr>
              <w:rPr>
                <w:del w:id="29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1B57C" w14:textId="3E0F1E72" w:rsidR="006E4663" w:rsidRPr="009B4FD5" w:rsidDel="00E65366" w:rsidRDefault="006E4663" w:rsidP="0033315F">
            <w:pPr>
              <w:rPr>
                <w:del w:id="29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C34C2" w14:textId="28E58DC6" w:rsidR="006E4663" w:rsidRPr="009B4FD5" w:rsidDel="00E65366" w:rsidRDefault="006E4663" w:rsidP="0033315F">
            <w:pPr>
              <w:rPr>
                <w:del w:id="29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8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0C0BA" w14:textId="0EB2BFA4" w:rsidR="006E4663" w:rsidRPr="009B4FD5" w:rsidDel="00E65366" w:rsidRDefault="006E4663" w:rsidP="0033315F">
            <w:pPr>
              <w:rPr>
                <w:del w:id="29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1EA000" w14:textId="7A6EBFA1" w:rsidR="006E4663" w:rsidRPr="009B4FD5" w:rsidDel="00E65366" w:rsidRDefault="006E4663" w:rsidP="0033315F">
            <w:pPr>
              <w:rPr>
                <w:del w:id="29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646EC514" w14:textId="1A1A7023" w:rsidTr="0033315F">
        <w:trPr>
          <w:trHeight w:val="300"/>
          <w:del w:id="291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82AC0" w14:textId="369B7803" w:rsidR="006E4663" w:rsidRPr="009B4FD5" w:rsidDel="00E65366" w:rsidRDefault="006E4663" w:rsidP="0033315F">
            <w:pPr>
              <w:rPr>
                <w:del w:id="29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CCEDC" w14:textId="17D9916E" w:rsidR="006E4663" w:rsidRPr="009B4FD5" w:rsidDel="00E65366" w:rsidRDefault="006E4663" w:rsidP="0033315F">
            <w:pPr>
              <w:rPr>
                <w:del w:id="29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88FDB" w14:textId="52ED8238" w:rsidR="006E4663" w:rsidRPr="009B4FD5" w:rsidDel="00E65366" w:rsidRDefault="006E4663" w:rsidP="0033315F">
            <w:pPr>
              <w:rPr>
                <w:del w:id="29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3BEC4" w14:textId="0F9F1048" w:rsidR="006E4663" w:rsidRPr="009B4FD5" w:rsidDel="00E65366" w:rsidRDefault="006E4663" w:rsidP="0033315F">
            <w:pPr>
              <w:rPr>
                <w:del w:id="29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84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A48EF" w14:textId="102EA5B4" w:rsidR="006E4663" w:rsidRPr="009B4FD5" w:rsidDel="00E65366" w:rsidRDefault="006E4663" w:rsidP="0033315F">
            <w:pPr>
              <w:rPr>
                <w:del w:id="29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CC999" w14:textId="68979420" w:rsidR="006E4663" w:rsidRPr="009B4FD5" w:rsidDel="00E65366" w:rsidRDefault="006E4663" w:rsidP="0033315F">
            <w:pPr>
              <w:rPr>
                <w:del w:id="29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E1C13CE" w14:textId="057AFC3D" w:rsidTr="0033315F">
        <w:trPr>
          <w:trHeight w:val="300"/>
          <w:del w:id="292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B6995" w14:textId="2DB20694" w:rsidR="006E4663" w:rsidRPr="009B4FD5" w:rsidDel="00E65366" w:rsidRDefault="006E4663" w:rsidP="0033315F">
            <w:pPr>
              <w:rPr>
                <w:del w:id="29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E4062" w14:textId="709E40B1" w:rsidR="006E4663" w:rsidRPr="009B4FD5" w:rsidDel="00E65366" w:rsidRDefault="006E4663" w:rsidP="0033315F">
            <w:pPr>
              <w:rPr>
                <w:del w:id="29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8E5D7" w14:textId="5592CF32" w:rsidR="006E4663" w:rsidRPr="009B4FD5" w:rsidDel="00E65366" w:rsidRDefault="006E4663" w:rsidP="0033315F">
            <w:pPr>
              <w:rPr>
                <w:del w:id="29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634B6" w14:textId="7CBD9555" w:rsidR="006E4663" w:rsidRPr="009B4FD5" w:rsidDel="00E65366" w:rsidRDefault="006E4663" w:rsidP="0033315F">
            <w:pPr>
              <w:rPr>
                <w:del w:id="29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8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0E828" w14:textId="59AB8DDB" w:rsidR="006E4663" w:rsidRPr="009B4FD5" w:rsidDel="00E65366" w:rsidRDefault="006E4663" w:rsidP="0033315F">
            <w:pPr>
              <w:rPr>
                <w:del w:id="29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E72FA8" w14:textId="256DEF1D" w:rsidR="006E4663" w:rsidRPr="009B4FD5" w:rsidDel="00E65366" w:rsidRDefault="006E4663" w:rsidP="0033315F">
            <w:pPr>
              <w:rPr>
                <w:del w:id="29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181676E0" w14:textId="79F4972E" w:rsidTr="0033315F">
        <w:trPr>
          <w:trHeight w:val="300"/>
          <w:del w:id="293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07C28" w14:textId="4B752E96" w:rsidR="006E4663" w:rsidRPr="009B4FD5" w:rsidDel="00E65366" w:rsidRDefault="006E4663" w:rsidP="0033315F">
            <w:pPr>
              <w:rPr>
                <w:del w:id="29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7FED1" w14:textId="4C46AF0E" w:rsidR="006E4663" w:rsidRPr="009B4FD5" w:rsidDel="00E65366" w:rsidRDefault="006E4663" w:rsidP="0033315F">
            <w:pPr>
              <w:rPr>
                <w:del w:id="29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79488" w14:textId="4C30FBC7" w:rsidR="006E4663" w:rsidRPr="009B4FD5" w:rsidDel="00E65366" w:rsidRDefault="006E4663" w:rsidP="0033315F">
            <w:pPr>
              <w:rPr>
                <w:del w:id="29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A01F1" w14:textId="0F0CA278" w:rsidR="006E4663" w:rsidRPr="009B4FD5" w:rsidDel="00E65366" w:rsidRDefault="006E4663" w:rsidP="0033315F">
            <w:pPr>
              <w:rPr>
                <w:del w:id="29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7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960E7" w14:textId="04BA3477" w:rsidR="006E4663" w:rsidRPr="009B4FD5" w:rsidDel="00E65366" w:rsidRDefault="006E4663" w:rsidP="0033315F">
            <w:pPr>
              <w:rPr>
                <w:del w:id="29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275C8E" w14:textId="767B7997" w:rsidR="006E4663" w:rsidRPr="009B4FD5" w:rsidDel="00E65366" w:rsidRDefault="006E4663" w:rsidP="0033315F">
            <w:pPr>
              <w:rPr>
                <w:del w:id="29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62254C6" w14:textId="1D7D8D4B" w:rsidTr="0033315F">
        <w:trPr>
          <w:trHeight w:val="300"/>
          <w:del w:id="294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B2733" w14:textId="5FFE65D3" w:rsidR="006E4663" w:rsidRPr="009B4FD5" w:rsidDel="00E65366" w:rsidRDefault="006E4663" w:rsidP="0033315F">
            <w:pPr>
              <w:rPr>
                <w:del w:id="29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BA65E" w14:textId="230E82C7" w:rsidR="006E4663" w:rsidRPr="009B4FD5" w:rsidDel="00E65366" w:rsidRDefault="006E4663" w:rsidP="0033315F">
            <w:pPr>
              <w:rPr>
                <w:del w:id="29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A51FE" w14:textId="06117F37" w:rsidR="006E4663" w:rsidRPr="009B4FD5" w:rsidDel="00E65366" w:rsidRDefault="006E4663" w:rsidP="0033315F">
            <w:pPr>
              <w:rPr>
                <w:del w:id="29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8620D" w14:textId="7A593CB2" w:rsidR="006E4663" w:rsidRPr="009B4FD5" w:rsidDel="00E65366" w:rsidRDefault="006E4663" w:rsidP="0033315F">
            <w:pPr>
              <w:rPr>
                <w:del w:id="29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7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67253" w14:textId="0DB01A1C" w:rsidR="006E4663" w:rsidRPr="009B4FD5" w:rsidDel="00E65366" w:rsidRDefault="006E4663" w:rsidP="0033315F">
            <w:pPr>
              <w:rPr>
                <w:del w:id="29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0CBFAE" w14:textId="37E66A02" w:rsidR="006E4663" w:rsidRPr="009B4FD5" w:rsidDel="00E65366" w:rsidRDefault="006E4663" w:rsidP="0033315F">
            <w:pPr>
              <w:rPr>
                <w:del w:id="29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5D04FA2" w14:textId="0AC38664" w:rsidTr="0033315F">
        <w:trPr>
          <w:trHeight w:val="300"/>
          <w:del w:id="295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AEC3F" w14:textId="10016386" w:rsidR="006E4663" w:rsidRPr="009B4FD5" w:rsidDel="00E65366" w:rsidRDefault="006E4663" w:rsidP="0033315F">
            <w:pPr>
              <w:rPr>
                <w:del w:id="29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60F32" w14:textId="48ADE9A2" w:rsidR="006E4663" w:rsidRPr="009B4FD5" w:rsidDel="00E65366" w:rsidRDefault="006E4663" w:rsidP="0033315F">
            <w:pPr>
              <w:rPr>
                <w:del w:id="29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1B0A1" w14:textId="472E6663" w:rsidR="006E4663" w:rsidRPr="009B4FD5" w:rsidDel="00E65366" w:rsidRDefault="006E4663" w:rsidP="0033315F">
            <w:pPr>
              <w:rPr>
                <w:del w:id="29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1E48F" w14:textId="4E04A41D" w:rsidR="006E4663" w:rsidRPr="009B4FD5" w:rsidDel="00E65366" w:rsidRDefault="006E4663" w:rsidP="0033315F">
            <w:pPr>
              <w:rPr>
                <w:del w:id="29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7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A1425" w14:textId="07543000" w:rsidR="006E4663" w:rsidRPr="009B4FD5" w:rsidDel="00E65366" w:rsidRDefault="006E4663" w:rsidP="0033315F">
            <w:pPr>
              <w:rPr>
                <w:del w:id="29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13B33E" w14:textId="43C2299F" w:rsidR="006E4663" w:rsidRPr="009B4FD5" w:rsidDel="00E65366" w:rsidRDefault="006E4663" w:rsidP="0033315F">
            <w:pPr>
              <w:rPr>
                <w:del w:id="29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CD1A793" w14:textId="3095C578" w:rsidTr="0033315F">
        <w:trPr>
          <w:trHeight w:val="300"/>
          <w:del w:id="297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BA1DE" w14:textId="58AEED9C" w:rsidR="006E4663" w:rsidRPr="009B4FD5" w:rsidDel="00E65366" w:rsidRDefault="006E4663" w:rsidP="0033315F">
            <w:pPr>
              <w:rPr>
                <w:del w:id="29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D74FA" w14:textId="71D1D346" w:rsidR="006E4663" w:rsidRPr="009B4FD5" w:rsidDel="00E65366" w:rsidRDefault="006E4663" w:rsidP="0033315F">
            <w:pPr>
              <w:rPr>
                <w:del w:id="29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D5E8E" w14:textId="23D5202F" w:rsidR="006E4663" w:rsidRPr="009B4FD5" w:rsidDel="00E65366" w:rsidRDefault="006E4663" w:rsidP="0033315F">
            <w:pPr>
              <w:rPr>
                <w:del w:id="29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14F37" w14:textId="3F66001F" w:rsidR="006E4663" w:rsidRPr="009B4FD5" w:rsidDel="00E65366" w:rsidRDefault="006E4663" w:rsidP="0033315F">
            <w:pPr>
              <w:rPr>
                <w:del w:id="29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71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8E4E6" w14:textId="1D61C55F" w:rsidR="006E4663" w:rsidRPr="009B4FD5" w:rsidDel="00E65366" w:rsidRDefault="006E4663" w:rsidP="0033315F">
            <w:pPr>
              <w:rPr>
                <w:del w:id="29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F1FF08" w14:textId="4ADD8DCD" w:rsidR="006E4663" w:rsidRPr="009B4FD5" w:rsidDel="00E65366" w:rsidRDefault="006E4663" w:rsidP="0033315F">
            <w:pPr>
              <w:rPr>
                <w:del w:id="29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3DF9542" w14:textId="27011820" w:rsidTr="0033315F">
        <w:trPr>
          <w:trHeight w:val="300"/>
          <w:del w:id="298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6B229" w14:textId="39C6FB37" w:rsidR="006E4663" w:rsidRPr="009B4FD5" w:rsidDel="00E65366" w:rsidRDefault="006E4663" w:rsidP="0033315F">
            <w:pPr>
              <w:rPr>
                <w:del w:id="29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D76D6" w14:textId="1C6DBC1A" w:rsidR="006E4663" w:rsidRPr="009B4FD5" w:rsidDel="00E65366" w:rsidRDefault="006E4663" w:rsidP="0033315F">
            <w:pPr>
              <w:rPr>
                <w:del w:id="29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49C19" w14:textId="032EA738" w:rsidR="006E4663" w:rsidRPr="009B4FD5" w:rsidDel="00E65366" w:rsidRDefault="006E4663" w:rsidP="0033315F">
            <w:pPr>
              <w:rPr>
                <w:del w:id="29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5594D" w14:textId="1AB3606B" w:rsidR="006E4663" w:rsidRPr="009B4FD5" w:rsidDel="00E65366" w:rsidRDefault="006E4663" w:rsidP="0033315F">
            <w:pPr>
              <w:rPr>
                <w:del w:id="29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6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FC04F" w14:textId="3E6DA564" w:rsidR="006E4663" w:rsidRPr="009B4FD5" w:rsidDel="00E65366" w:rsidRDefault="006E4663" w:rsidP="0033315F">
            <w:pPr>
              <w:rPr>
                <w:del w:id="29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1484D" w14:textId="0F6EC17A" w:rsidR="006E4663" w:rsidRPr="009B4FD5" w:rsidDel="00E65366" w:rsidRDefault="006E4663" w:rsidP="0033315F">
            <w:pPr>
              <w:rPr>
                <w:del w:id="29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122F1C7" w14:textId="4462363A" w:rsidTr="0033315F">
        <w:trPr>
          <w:trHeight w:val="300"/>
          <w:del w:id="299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DABF1" w14:textId="60B9E807" w:rsidR="006E4663" w:rsidRPr="009B4FD5" w:rsidDel="00E65366" w:rsidRDefault="006E4663" w:rsidP="0033315F">
            <w:pPr>
              <w:rPr>
                <w:del w:id="29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A016A" w14:textId="4D0C0EEC" w:rsidR="006E4663" w:rsidRPr="009B4FD5" w:rsidDel="00E65366" w:rsidRDefault="006E4663" w:rsidP="0033315F">
            <w:pPr>
              <w:rPr>
                <w:del w:id="29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29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4F036" w14:textId="7D5572C6" w:rsidR="006E4663" w:rsidRPr="009B4FD5" w:rsidDel="00E65366" w:rsidRDefault="006E4663" w:rsidP="0033315F">
            <w:pPr>
              <w:rPr>
                <w:del w:id="30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02401" w14:textId="5A4F689D" w:rsidR="006E4663" w:rsidRPr="009B4FD5" w:rsidDel="00E65366" w:rsidRDefault="006E4663" w:rsidP="0033315F">
            <w:pPr>
              <w:rPr>
                <w:del w:id="30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0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6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212C8" w14:textId="01386359" w:rsidR="006E4663" w:rsidRPr="009B4FD5" w:rsidDel="00E65366" w:rsidRDefault="006E4663" w:rsidP="0033315F">
            <w:pPr>
              <w:rPr>
                <w:del w:id="30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874306" w14:textId="6B48012E" w:rsidR="006E4663" w:rsidRPr="009B4FD5" w:rsidDel="00E65366" w:rsidRDefault="006E4663" w:rsidP="0033315F">
            <w:pPr>
              <w:rPr>
                <w:del w:id="30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6BFFC4E7" w14:textId="099ED1B7" w:rsidTr="0033315F">
        <w:trPr>
          <w:trHeight w:val="300"/>
          <w:del w:id="300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24CC3" w14:textId="200F149D" w:rsidR="006E4663" w:rsidRPr="009B4FD5" w:rsidDel="00E65366" w:rsidRDefault="006E4663" w:rsidP="0033315F">
            <w:pPr>
              <w:rPr>
                <w:del w:id="30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7BD24" w14:textId="1482969B" w:rsidR="006E4663" w:rsidRPr="009B4FD5" w:rsidDel="00E65366" w:rsidRDefault="006E4663" w:rsidP="0033315F">
            <w:pPr>
              <w:rPr>
                <w:del w:id="30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FE1ED" w14:textId="3AD6C23E" w:rsidR="006E4663" w:rsidRPr="009B4FD5" w:rsidDel="00E65366" w:rsidRDefault="006E4663" w:rsidP="0033315F">
            <w:pPr>
              <w:rPr>
                <w:del w:id="30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FE63" w14:textId="384DB35B" w:rsidR="006E4663" w:rsidRPr="009B4FD5" w:rsidDel="00E65366" w:rsidRDefault="006E4663" w:rsidP="0033315F">
            <w:pPr>
              <w:rPr>
                <w:del w:id="30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1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6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E0C23" w14:textId="00A128C4" w:rsidR="006E4663" w:rsidRPr="009B4FD5" w:rsidDel="00E65366" w:rsidRDefault="006E4663" w:rsidP="0033315F">
            <w:pPr>
              <w:rPr>
                <w:del w:id="30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444B0C" w14:textId="41A59DAD" w:rsidR="006E4663" w:rsidRPr="009B4FD5" w:rsidDel="00E65366" w:rsidRDefault="006E4663" w:rsidP="0033315F">
            <w:pPr>
              <w:rPr>
                <w:del w:id="30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B2AD8A3" w14:textId="48968EF5" w:rsidTr="0033315F">
        <w:trPr>
          <w:trHeight w:val="300"/>
          <w:del w:id="301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1BEF0" w14:textId="2A4F8553" w:rsidR="006E4663" w:rsidRPr="009B4FD5" w:rsidDel="00E65366" w:rsidRDefault="006E4663" w:rsidP="0033315F">
            <w:pPr>
              <w:rPr>
                <w:del w:id="30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6E21D" w14:textId="5A1E535F" w:rsidR="006E4663" w:rsidRPr="009B4FD5" w:rsidDel="00E65366" w:rsidRDefault="006E4663" w:rsidP="0033315F">
            <w:pPr>
              <w:rPr>
                <w:del w:id="30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D6614" w14:textId="0BD2914B" w:rsidR="006E4663" w:rsidRPr="009B4FD5" w:rsidDel="00E65366" w:rsidRDefault="006E4663" w:rsidP="0033315F">
            <w:pPr>
              <w:rPr>
                <w:del w:id="30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1C431" w14:textId="6C8277E3" w:rsidR="006E4663" w:rsidRPr="009B4FD5" w:rsidDel="00E65366" w:rsidRDefault="006E4663" w:rsidP="0033315F">
            <w:pPr>
              <w:rPr>
                <w:del w:id="30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2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5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044C0" w14:textId="3F322214" w:rsidR="006E4663" w:rsidRPr="009B4FD5" w:rsidDel="00E65366" w:rsidRDefault="006E4663" w:rsidP="0033315F">
            <w:pPr>
              <w:rPr>
                <w:del w:id="30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3A2F07" w14:textId="01522D0A" w:rsidR="006E4663" w:rsidRPr="009B4FD5" w:rsidDel="00E65366" w:rsidRDefault="006E4663" w:rsidP="0033315F">
            <w:pPr>
              <w:rPr>
                <w:del w:id="30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8A9B10C" w14:textId="4D47CEDC" w:rsidTr="0033315F">
        <w:trPr>
          <w:trHeight w:val="300"/>
          <w:del w:id="303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5CECB" w14:textId="6CD0FE2A" w:rsidR="006E4663" w:rsidRPr="009B4FD5" w:rsidDel="00E65366" w:rsidRDefault="006E4663" w:rsidP="0033315F">
            <w:pPr>
              <w:rPr>
                <w:del w:id="30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AF299" w14:textId="0B1136EE" w:rsidR="006E4663" w:rsidRPr="009B4FD5" w:rsidDel="00E65366" w:rsidRDefault="006E4663" w:rsidP="0033315F">
            <w:pPr>
              <w:rPr>
                <w:del w:id="30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9C1E8" w14:textId="58651E32" w:rsidR="006E4663" w:rsidRPr="009B4FD5" w:rsidDel="00E65366" w:rsidRDefault="006E4663" w:rsidP="0033315F">
            <w:pPr>
              <w:rPr>
                <w:del w:id="30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0B175" w14:textId="687E4D5A" w:rsidR="006E4663" w:rsidRPr="009B4FD5" w:rsidDel="00E65366" w:rsidRDefault="006E4663" w:rsidP="0033315F">
            <w:pPr>
              <w:rPr>
                <w:del w:id="30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3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4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4969E" w14:textId="1A3AA3C7" w:rsidR="006E4663" w:rsidRPr="009B4FD5" w:rsidDel="00E65366" w:rsidRDefault="006E4663" w:rsidP="0033315F">
            <w:pPr>
              <w:rPr>
                <w:del w:id="30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22FF52" w14:textId="56A9DB1D" w:rsidR="006E4663" w:rsidRPr="009B4FD5" w:rsidDel="00E65366" w:rsidRDefault="006E4663" w:rsidP="0033315F">
            <w:pPr>
              <w:rPr>
                <w:del w:id="30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1D6BE9D5" w14:textId="04FD70C6" w:rsidTr="0033315F">
        <w:trPr>
          <w:trHeight w:val="300"/>
          <w:del w:id="304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A0569" w14:textId="2D11B592" w:rsidR="006E4663" w:rsidRPr="009B4FD5" w:rsidDel="00E65366" w:rsidRDefault="006E4663" w:rsidP="0033315F">
            <w:pPr>
              <w:rPr>
                <w:del w:id="30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E3DC7" w14:textId="1BCE3C7F" w:rsidR="006E4663" w:rsidRPr="009B4FD5" w:rsidDel="00E65366" w:rsidRDefault="006E4663" w:rsidP="0033315F">
            <w:pPr>
              <w:rPr>
                <w:del w:id="30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4AA59" w14:textId="066A066D" w:rsidR="006E4663" w:rsidRPr="009B4FD5" w:rsidDel="00E65366" w:rsidRDefault="006E4663" w:rsidP="0033315F">
            <w:pPr>
              <w:rPr>
                <w:del w:id="30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8005F" w14:textId="0F05F569" w:rsidR="006E4663" w:rsidRPr="009B4FD5" w:rsidDel="00E65366" w:rsidRDefault="006E4663" w:rsidP="0033315F">
            <w:pPr>
              <w:rPr>
                <w:del w:id="30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5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4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30B31" w14:textId="2CBA5052" w:rsidR="006E4663" w:rsidRPr="009B4FD5" w:rsidDel="00E65366" w:rsidRDefault="006E4663" w:rsidP="0033315F">
            <w:pPr>
              <w:rPr>
                <w:del w:id="30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0FFA2" w14:textId="02A8136A" w:rsidR="006E4663" w:rsidRPr="009B4FD5" w:rsidDel="00E65366" w:rsidRDefault="006E4663" w:rsidP="0033315F">
            <w:pPr>
              <w:rPr>
                <w:del w:id="30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4D5ABC8" w14:textId="07206D0F" w:rsidTr="0033315F">
        <w:trPr>
          <w:trHeight w:val="300"/>
          <w:del w:id="305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64D25" w14:textId="5B50658C" w:rsidR="006E4663" w:rsidRPr="009B4FD5" w:rsidDel="00E65366" w:rsidRDefault="006E4663" w:rsidP="0033315F">
            <w:pPr>
              <w:rPr>
                <w:del w:id="30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A6A32" w14:textId="664FCA7E" w:rsidR="006E4663" w:rsidRPr="009B4FD5" w:rsidDel="00E65366" w:rsidRDefault="006E4663" w:rsidP="0033315F">
            <w:pPr>
              <w:rPr>
                <w:del w:id="30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8CD44" w14:textId="1EAD9C47" w:rsidR="006E4663" w:rsidRPr="009B4FD5" w:rsidDel="00E65366" w:rsidRDefault="006E4663" w:rsidP="0033315F">
            <w:pPr>
              <w:rPr>
                <w:del w:id="30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78006" w14:textId="12B4A030" w:rsidR="006E4663" w:rsidRPr="009B4FD5" w:rsidDel="00E65366" w:rsidRDefault="006E4663" w:rsidP="0033315F">
            <w:pPr>
              <w:rPr>
                <w:del w:id="30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6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2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72340" w14:textId="4DEBA56C" w:rsidR="006E4663" w:rsidRPr="009B4FD5" w:rsidDel="00E65366" w:rsidRDefault="006E4663" w:rsidP="0033315F">
            <w:pPr>
              <w:rPr>
                <w:del w:id="30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900327" w14:textId="64360310" w:rsidR="006E4663" w:rsidRPr="009B4FD5" w:rsidDel="00E65366" w:rsidRDefault="006E4663" w:rsidP="0033315F">
            <w:pPr>
              <w:rPr>
                <w:del w:id="30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619FD88F" w14:textId="2EAF881C" w:rsidTr="0033315F">
        <w:trPr>
          <w:trHeight w:val="300"/>
          <w:del w:id="306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C15D6" w14:textId="04088E4F" w:rsidR="006E4663" w:rsidRPr="009B4FD5" w:rsidDel="00E65366" w:rsidRDefault="006E4663" w:rsidP="0033315F">
            <w:pPr>
              <w:rPr>
                <w:del w:id="30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E8815" w14:textId="02D3E05D" w:rsidR="006E4663" w:rsidRPr="009B4FD5" w:rsidDel="00E65366" w:rsidRDefault="006E4663" w:rsidP="0033315F">
            <w:pPr>
              <w:rPr>
                <w:del w:id="30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7898F" w14:textId="2F09B7FC" w:rsidR="006E4663" w:rsidRPr="009B4FD5" w:rsidDel="00E65366" w:rsidRDefault="006E4663" w:rsidP="0033315F">
            <w:pPr>
              <w:rPr>
                <w:del w:id="30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51D6C" w14:textId="24519696" w:rsidR="006E4663" w:rsidRPr="009B4FD5" w:rsidDel="00E65366" w:rsidRDefault="006E4663" w:rsidP="0033315F">
            <w:pPr>
              <w:rPr>
                <w:del w:id="30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7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19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69658" w14:textId="5C25FBBA" w:rsidR="006E4663" w:rsidRPr="009B4FD5" w:rsidDel="00E65366" w:rsidRDefault="006E4663" w:rsidP="0033315F">
            <w:pPr>
              <w:rPr>
                <w:del w:id="30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28D34" w14:textId="3836F05A" w:rsidR="006E4663" w:rsidRPr="009B4FD5" w:rsidDel="00E65366" w:rsidRDefault="006E4663" w:rsidP="0033315F">
            <w:pPr>
              <w:rPr>
                <w:del w:id="30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6C356EC" w14:textId="5BAB024F" w:rsidTr="0033315F">
        <w:trPr>
          <w:trHeight w:val="300"/>
          <w:del w:id="307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3C987" w14:textId="2CF60325" w:rsidR="006E4663" w:rsidRPr="009B4FD5" w:rsidDel="00E65366" w:rsidRDefault="006E4663" w:rsidP="0033315F">
            <w:pPr>
              <w:rPr>
                <w:del w:id="30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7293E" w14:textId="5593EE4B" w:rsidR="006E4663" w:rsidRPr="009B4FD5" w:rsidDel="00E65366" w:rsidRDefault="006E4663" w:rsidP="0033315F">
            <w:pPr>
              <w:rPr>
                <w:del w:id="30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60A43" w14:textId="02273EDF" w:rsidR="006E4663" w:rsidRPr="009B4FD5" w:rsidDel="00E65366" w:rsidRDefault="006E4663" w:rsidP="0033315F">
            <w:pPr>
              <w:rPr>
                <w:del w:id="30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484E7" w14:textId="4031D257" w:rsidR="006E4663" w:rsidRPr="009B4FD5" w:rsidDel="00E65366" w:rsidRDefault="006E4663" w:rsidP="0033315F">
            <w:pPr>
              <w:rPr>
                <w:del w:id="30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8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1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B8695" w14:textId="2A564975" w:rsidR="006E4663" w:rsidRPr="009B4FD5" w:rsidDel="00E65366" w:rsidRDefault="006E4663" w:rsidP="0033315F">
            <w:pPr>
              <w:rPr>
                <w:del w:id="30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6D4ED" w14:textId="4B4CC83F" w:rsidR="006E4663" w:rsidRPr="009B4FD5" w:rsidDel="00E65366" w:rsidRDefault="006E4663" w:rsidP="0033315F">
            <w:pPr>
              <w:rPr>
                <w:del w:id="30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12FFA66" w14:textId="71B0E67D" w:rsidTr="0033315F">
        <w:trPr>
          <w:trHeight w:val="300"/>
          <w:del w:id="309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A78DF" w14:textId="583C7C2B" w:rsidR="006E4663" w:rsidRPr="009B4FD5" w:rsidDel="00E65366" w:rsidRDefault="006E4663" w:rsidP="0033315F">
            <w:pPr>
              <w:rPr>
                <w:del w:id="30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BD463" w14:textId="457C4B4D" w:rsidR="006E4663" w:rsidRPr="009B4FD5" w:rsidDel="00E65366" w:rsidRDefault="006E4663" w:rsidP="0033315F">
            <w:pPr>
              <w:rPr>
                <w:del w:id="30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F977A" w14:textId="5839FC89" w:rsidR="006E4663" w:rsidRPr="009B4FD5" w:rsidDel="00E65366" w:rsidRDefault="006E4663" w:rsidP="0033315F">
            <w:pPr>
              <w:rPr>
                <w:del w:id="30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1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32864" w14:textId="057F115A" w:rsidR="006E4663" w:rsidRPr="009B4FD5" w:rsidDel="00E65366" w:rsidRDefault="006E4663" w:rsidP="0033315F">
            <w:pPr>
              <w:rPr>
                <w:del w:id="30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09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17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174F2" w14:textId="284FB868" w:rsidR="006E4663" w:rsidRPr="009B4FD5" w:rsidDel="00E65366" w:rsidRDefault="006E4663" w:rsidP="0033315F">
            <w:pPr>
              <w:rPr>
                <w:del w:id="310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0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4041FA" w14:textId="1562284E" w:rsidR="006E4663" w:rsidRPr="009B4FD5" w:rsidDel="00E65366" w:rsidRDefault="006E4663" w:rsidP="0033315F">
            <w:pPr>
              <w:rPr>
                <w:del w:id="310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3B1EA846" w14:textId="19DA8A35" w:rsidTr="0033315F">
        <w:trPr>
          <w:trHeight w:val="300"/>
          <w:del w:id="310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5E814" w14:textId="227EE507" w:rsidR="006E4663" w:rsidRPr="009B4FD5" w:rsidDel="00E65366" w:rsidRDefault="006E4663" w:rsidP="0033315F">
            <w:pPr>
              <w:rPr>
                <w:del w:id="310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0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53CFA" w14:textId="1A503234" w:rsidR="006E4663" w:rsidRPr="009B4FD5" w:rsidDel="00E65366" w:rsidRDefault="006E4663" w:rsidP="0033315F">
            <w:pPr>
              <w:rPr>
                <w:del w:id="310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0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12A60" w14:textId="2CA57BD5" w:rsidR="006E4663" w:rsidRPr="009B4FD5" w:rsidDel="00E65366" w:rsidRDefault="006E4663" w:rsidP="0033315F">
            <w:pPr>
              <w:rPr>
                <w:del w:id="310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0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3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35966" w14:textId="1D33E6F3" w:rsidR="006E4663" w:rsidRPr="009B4FD5" w:rsidDel="00E65366" w:rsidRDefault="006E4663" w:rsidP="0033315F">
            <w:pPr>
              <w:rPr>
                <w:del w:id="311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1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103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9848E" w14:textId="230FEC6B" w:rsidR="006E4663" w:rsidRPr="009B4FD5" w:rsidDel="00E65366" w:rsidRDefault="006E4663" w:rsidP="0033315F">
            <w:pPr>
              <w:rPr>
                <w:del w:id="311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1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2F2801" w14:textId="34ED9785" w:rsidR="006E4663" w:rsidRPr="009B4FD5" w:rsidDel="00E65366" w:rsidRDefault="006E4663" w:rsidP="0033315F">
            <w:pPr>
              <w:rPr>
                <w:del w:id="311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BAE80C3" w14:textId="197F2851" w:rsidTr="0033315F">
        <w:trPr>
          <w:trHeight w:val="300"/>
          <w:del w:id="311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A4D37" w14:textId="1E3371B1" w:rsidR="006E4663" w:rsidRPr="009B4FD5" w:rsidDel="00E65366" w:rsidRDefault="006E4663" w:rsidP="0033315F">
            <w:pPr>
              <w:rPr>
                <w:del w:id="311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1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0EAE8" w14:textId="4D40747A" w:rsidR="006E4663" w:rsidRPr="009B4FD5" w:rsidDel="00E65366" w:rsidRDefault="006E4663" w:rsidP="0033315F">
            <w:pPr>
              <w:rPr>
                <w:del w:id="311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1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09B67" w14:textId="608783B7" w:rsidR="006E4663" w:rsidRPr="009B4FD5" w:rsidDel="00E65366" w:rsidRDefault="006E4663" w:rsidP="0033315F">
            <w:pPr>
              <w:rPr>
                <w:del w:id="312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2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67F15" w14:textId="0A4635E8" w:rsidR="006E4663" w:rsidRPr="009B4FD5" w:rsidDel="00E65366" w:rsidRDefault="006E4663" w:rsidP="0033315F">
            <w:pPr>
              <w:rPr>
                <w:del w:id="312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2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9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6191A" w14:textId="7A246732" w:rsidR="006E4663" w:rsidRPr="009B4FD5" w:rsidDel="00E65366" w:rsidRDefault="006E4663" w:rsidP="0033315F">
            <w:pPr>
              <w:rPr>
                <w:del w:id="312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2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2DD76F" w14:textId="6197D97B" w:rsidR="006E4663" w:rsidRPr="009B4FD5" w:rsidDel="00E65366" w:rsidRDefault="006E4663" w:rsidP="0033315F">
            <w:pPr>
              <w:rPr>
                <w:del w:id="312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39991D8" w14:textId="2E8BC98A" w:rsidTr="0033315F">
        <w:trPr>
          <w:trHeight w:val="300"/>
          <w:del w:id="312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E7E99" w14:textId="60043957" w:rsidR="006E4663" w:rsidRPr="009B4FD5" w:rsidDel="00E65366" w:rsidRDefault="006E4663" w:rsidP="0033315F">
            <w:pPr>
              <w:rPr>
                <w:del w:id="312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2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B918B" w14:textId="5435783B" w:rsidR="006E4663" w:rsidRPr="009B4FD5" w:rsidDel="00E65366" w:rsidRDefault="006E4663" w:rsidP="0033315F">
            <w:pPr>
              <w:rPr>
                <w:del w:id="313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3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B52CB" w14:textId="4B83E093" w:rsidR="006E4663" w:rsidRPr="009B4FD5" w:rsidDel="00E65366" w:rsidRDefault="006E4663" w:rsidP="0033315F">
            <w:pPr>
              <w:rPr>
                <w:del w:id="313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3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412A9" w14:textId="69BCA895" w:rsidR="006E4663" w:rsidRPr="009B4FD5" w:rsidDel="00E65366" w:rsidRDefault="006E4663" w:rsidP="0033315F">
            <w:pPr>
              <w:rPr>
                <w:del w:id="313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3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86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C99DD" w14:textId="593EA9AE" w:rsidR="006E4663" w:rsidRPr="009B4FD5" w:rsidDel="00E65366" w:rsidRDefault="006E4663" w:rsidP="0033315F">
            <w:pPr>
              <w:rPr>
                <w:del w:id="313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3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ferior Pariet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477D2A" w14:textId="54006767" w:rsidR="006E4663" w:rsidRPr="009B4FD5" w:rsidDel="00E65366" w:rsidRDefault="006E4663" w:rsidP="0033315F">
            <w:pPr>
              <w:rPr>
                <w:del w:id="313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EF2529C" w14:textId="46A415BF" w:rsidTr="0033315F">
        <w:trPr>
          <w:trHeight w:val="300"/>
          <w:del w:id="3139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CE04A" w14:textId="22F547A5" w:rsidR="006E4663" w:rsidRPr="009B4FD5" w:rsidDel="00E65366" w:rsidRDefault="006E4663" w:rsidP="0033315F">
            <w:pPr>
              <w:rPr>
                <w:del w:id="314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4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6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54209" w14:textId="0997F361" w:rsidR="006E4663" w:rsidRPr="009B4FD5" w:rsidDel="00E65366" w:rsidRDefault="006E4663" w:rsidP="0033315F">
            <w:pPr>
              <w:rPr>
                <w:del w:id="314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4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1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3343A" w14:textId="033C6E90" w:rsidR="006E4663" w:rsidRPr="009B4FD5" w:rsidDel="00E65366" w:rsidRDefault="006E4663" w:rsidP="0033315F">
            <w:pPr>
              <w:rPr>
                <w:del w:id="314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4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7708F" w14:textId="43FFC085" w:rsidR="006E4663" w:rsidRPr="009B4FD5" w:rsidDel="00E65366" w:rsidRDefault="006E4663" w:rsidP="0033315F">
            <w:pPr>
              <w:rPr>
                <w:del w:id="314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4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8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5EF79" w14:textId="45A415F3" w:rsidR="006E4663" w:rsidRPr="009B4FD5" w:rsidDel="00E65366" w:rsidRDefault="006E4663" w:rsidP="0033315F">
            <w:pPr>
              <w:rPr>
                <w:del w:id="314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4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re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50C068" w14:textId="42EAD96D" w:rsidR="006E4663" w:rsidRPr="009B4FD5" w:rsidDel="00E65366" w:rsidRDefault="006E4663" w:rsidP="0033315F">
            <w:pPr>
              <w:rPr>
                <w:del w:id="315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47E4E9BE" w14:textId="7B0D57DB" w:rsidTr="0033315F">
        <w:trPr>
          <w:trHeight w:val="300"/>
          <w:del w:id="3151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81C0A" w14:textId="64FC458D" w:rsidR="006E4663" w:rsidRPr="009B4FD5" w:rsidDel="00E65366" w:rsidRDefault="006E4663" w:rsidP="0033315F">
            <w:pPr>
              <w:rPr>
                <w:del w:id="315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5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87EA7" w14:textId="0B275460" w:rsidR="006E4663" w:rsidRPr="009B4FD5" w:rsidDel="00E65366" w:rsidRDefault="006E4663" w:rsidP="0033315F">
            <w:pPr>
              <w:rPr>
                <w:del w:id="315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5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FB066" w14:textId="735BDADC" w:rsidR="006E4663" w:rsidRPr="009B4FD5" w:rsidDel="00E65366" w:rsidRDefault="006E4663" w:rsidP="0033315F">
            <w:pPr>
              <w:rPr>
                <w:del w:id="315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5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5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F09E7" w14:textId="55B36A3C" w:rsidR="006E4663" w:rsidRPr="009B4FD5" w:rsidDel="00E65366" w:rsidRDefault="006E4663" w:rsidP="0033315F">
            <w:pPr>
              <w:rPr>
                <w:del w:id="315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5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75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BBC62" w14:textId="063B2716" w:rsidR="006E4663" w:rsidRPr="009B4FD5" w:rsidDel="00E65366" w:rsidRDefault="006E4663" w:rsidP="0033315F">
            <w:pPr>
              <w:rPr>
                <w:del w:id="316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6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aracentral Lobule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E6D0CC" w14:textId="26573808" w:rsidR="006E4663" w:rsidRPr="009B4FD5" w:rsidDel="00E65366" w:rsidRDefault="006E4663" w:rsidP="0033315F">
            <w:pPr>
              <w:rPr>
                <w:del w:id="316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0E17B107" w14:textId="6C84C7EA" w:rsidTr="0033315F">
        <w:trPr>
          <w:trHeight w:val="300"/>
          <w:del w:id="3163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7EA60" w14:textId="24EB84CC" w:rsidR="006E4663" w:rsidRPr="009B4FD5" w:rsidDel="00E65366" w:rsidRDefault="006E4663" w:rsidP="0033315F">
            <w:pPr>
              <w:rPr>
                <w:del w:id="316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6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7423C" w14:textId="41A887F2" w:rsidR="006E4663" w:rsidRPr="009B4FD5" w:rsidDel="00E65366" w:rsidRDefault="006E4663" w:rsidP="0033315F">
            <w:pPr>
              <w:rPr>
                <w:del w:id="316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6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25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4DE14" w14:textId="788B82F0" w:rsidR="006E4663" w:rsidRPr="009B4FD5" w:rsidDel="00E65366" w:rsidRDefault="006E4663" w:rsidP="0033315F">
            <w:pPr>
              <w:rPr>
                <w:del w:id="316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6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8566B" w14:textId="60EAB3E7" w:rsidR="006E4663" w:rsidRPr="009B4FD5" w:rsidDel="00E65366" w:rsidRDefault="006E4663" w:rsidP="0033315F">
            <w:pPr>
              <w:rPr>
                <w:del w:id="317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7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72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826B4" w14:textId="77119582" w:rsidR="006E4663" w:rsidRPr="009B4FD5" w:rsidDel="00E65366" w:rsidRDefault="006E4663" w:rsidP="0033315F">
            <w:pPr>
              <w:rPr>
                <w:del w:id="317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7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Postcentral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71AD71" w14:textId="78A1A6B1" w:rsidR="006E4663" w:rsidRPr="009B4FD5" w:rsidDel="00E65366" w:rsidRDefault="006E4663" w:rsidP="0033315F">
            <w:pPr>
              <w:rPr>
                <w:del w:id="317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784BE399" w14:textId="1634A6E1" w:rsidTr="0033315F">
        <w:trPr>
          <w:trHeight w:val="300"/>
          <w:del w:id="3175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F1F74" w14:textId="4E0F0579" w:rsidR="006E4663" w:rsidRPr="009B4FD5" w:rsidDel="00E65366" w:rsidRDefault="006E4663" w:rsidP="0033315F">
            <w:pPr>
              <w:rPr>
                <w:del w:id="317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7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66AAD" w14:textId="2AEB171E" w:rsidR="006E4663" w:rsidRPr="009B4FD5" w:rsidDel="00E65366" w:rsidRDefault="006E4663" w:rsidP="0033315F">
            <w:pPr>
              <w:rPr>
                <w:del w:id="317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7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3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737E7" w14:textId="6DE2992B" w:rsidR="006E4663" w:rsidRPr="009B4FD5" w:rsidDel="00E65366" w:rsidRDefault="006E4663" w:rsidP="0033315F">
            <w:pPr>
              <w:rPr>
                <w:del w:id="318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8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2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87693" w14:textId="09E7E0C0" w:rsidR="006E4663" w:rsidRPr="009B4FD5" w:rsidDel="00E65366" w:rsidRDefault="006E4663" w:rsidP="0033315F">
            <w:pPr>
              <w:rPr>
                <w:del w:id="318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8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70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9E78D" w14:textId="378003C5" w:rsidR="006E4663" w:rsidRPr="009B4FD5" w:rsidDel="00E65366" w:rsidRDefault="006E4663" w:rsidP="0033315F">
            <w:pPr>
              <w:rPr>
                <w:del w:id="318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8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Insula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E4F9B1" w14:textId="451D7595" w:rsidR="006E4663" w:rsidRPr="009B4FD5" w:rsidDel="00E65366" w:rsidRDefault="006E4663" w:rsidP="0033315F">
            <w:pPr>
              <w:rPr>
                <w:del w:id="318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  <w:tr w:rsidR="006E4663" w:rsidRPr="009B4FD5" w:rsidDel="00E65366" w14:paraId="5426666C" w14:textId="4C216C61" w:rsidTr="0033315F">
        <w:trPr>
          <w:trHeight w:val="300"/>
          <w:del w:id="3187" w:author="Jason Sherwin" w:date="2014-12-22T15:34:00Z"/>
        </w:trPr>
        <w:tc>
          <w:tcPr>
            <w:tcW w:w="10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75ECB" w14:textId="07B25968" w:rsidR="006E4663" w:rsidRPr="009B4FD5" w:rsidDel="00E65366" w:rsidRDefault="006E4663" w:rsidP="0033315F">
            <w:pPr>
              <w:rPr>
                <w:del w:id="318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89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5</w:delText>
              </w:r>
            </w:del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C4F1D" w14:textId="42E4F330" w:rsidR="006E4663" w:rsidRPr="009B4FD5" w:rsidDel="00E65366" w:rsidRDefault="006E4663" w:rsidP="0033315F">
            <w:pPr>
              <w:rPr>
                <w:del w:id="3190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91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-40</w:delText>
              </w:r>
            </w:del>
          </w:p>
        </w:tc>
        <w:tc>
          <w:tcPr>
            <w:tcW w:w="10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3DC4F" w14:textId="4284DDFC" w:rsidR="006E4663" w:rsidRPr="009B4FD5" w:rsidDel="00E65366" w:rsidRDefault="006E4663" w:rsidP="0033315F">
            <w:pPr>
              <w:rPr>
                <w:del w:id="3192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93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40</w:delText>
              </w:r>
            </w:del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79532" w14:textId="363B5F23" w:rsidR="006E4663" w:rsidRPr="009B4FD5" w:rsidDel="00E65366" w:rsidRDefault="006E4663" w:rsidP="0033315F">
            <w:pPr>
              <w:rPr>
                <w:del w:id="3194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95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>5.068</w:delText>
              </w:r>
            </w:del>
          </w:p>
        </w:tc>
        <w:tc>
          <w:tcPr>
            <w:tcW w:w="26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3787B" w14:textId="66FA96D0" w:rsidR="006E4663" w:rsidRPr="009B4FD5" w:rsidDel="00E65366" w:rsidRDefault="006E4663" w:rsidP="0033315F">
            <w:pPr>
              <w:rPr>
                <w:del w:id="3196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  <w:del w:id="3197" w:author="Jason Sherwin" w:date="2014-12-22T15:34:00Z">
              <w:r w:rsidRPr="009B4FD5" w:rsidDel="00E65366">
                <w:rPr>
                  <w:rFonts w:ascii="Times New Roman" w:eastAsia="Times New Roman" w:hAnsi="Times New Roman"/>
                  <w:color w:val="000000"/>
                  <w:lang w:eastAsia="en-US"/>
                </w:rPr>
                <w:delText xml:space="preserve"> Cingulate Gyrus</w:delText>
              </w:r>
            </w:del>
          </w:p>
        </w:tc>
        <w:tc>
          <w:tcPr>
            <w:tcW w:w="7509" w:type="dxa"/>
            <w:gridSpan w:val="5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61CDF1" w14:textId="36789CBA" w:rsidR="006E4663" w:rsidRPr="009B4FD5" w:rsidDel="00E65366" w:rsidRDefault="006E4663" w:rsidP="0033315F">
            <w:pPr>
              <w:rPr>
                <w:del w:id="3198" w:author="Jason Sherwin" w:date="2014-12-22T15:34:00Z"/>
                <w:rFonts w:ascii="Times New Roman" w:eastAsia="Times New Roman" w:hAnsi="Times New Roman"/>
                <w:color w:val="000000"/>
                <w:lang w:eastAsia="en-US"/>
              </w:rPr>
            </w:pPr>
          </w:p>
        </w:tc>
      </w:tr>
    </w:tbl>
    <w:p w14:paraId="60342F33" w14:textId="1E526183" w:rsidR="006E4663" w:rsidDel="00E65366" w:rsidRDefault="006E4663" w:rsidP="006E4663">
      <w:pPr>
        <w:spacing w:line="480" w:lineRule="auto"/>
        <w:rPr>
          <w:del w:id="3199" w:author="Jason Sherwin" w:date="2014-12-22T15:34:00Z"/>
        </w:rPr>
      </w:pPr>
      <w:del w:id="3200" w:author="Jason Sherwin" w:date="2014-12-22T15:34:00Z">
        <w:r w:rsidDel="00E65366">
          <w:delText>All voxel t-values (paired t-test) are for p &lt;= 0.01 and the result of correcting for multiple comparisons using statistical non-parametric mapping.</w:delText>
        </w:r>
      </w:del>
    </w:p>
    <w:p w14:paraId="4D039BEE" w14:textId="302186BD" w:rsidR="006E4663" w:rsidRDefault="006E4663" w:rsidP="006E4663">
      <w:pPr>
        <w:pStyle w:val="Caption"/>
        <w:keepNext/>
        <w:spacing w:line="480" w:lineRule="auto"/>
      </w:pPr>
      <w:bookmarkStart w:id="3201" w:name="_Ref262381457"/>
      <w:bookmarkStart w:id="3202" w:name="_GoBack"/>
      <w:bookmarkEnd w:id="3202"/>
      <w:r>
        <w:t xml:space="preserve">Table </w:t>
      </w:r>
      <w:r w:rsidR="00B81BD0">
        <w:t>S</w:t>
      </w:r>
      <w:r w:rsidR="00E65366">
        <w:fldChar w:fldCharType="begin"/>
      </w:r>
      <w:r w:rsidR="00E65366">
        <w:instrText xml:space="preserve"> SEQ Table \* ARABIC </w:instrText>
      </w:r>
      <w:r w:rsidR="00E65366">
        <w:fldChar w:fldCharType="separate"/>
      </w:r>
      <w:r>
        <w:rPr>
          <w:noProof/>
        </w:rPr>
        <w:t>4</w:t>
      </w:r>
      <w:r w:rsidR="00E65366">
        <w:rPr>
          <w:noProof/>
        </w:rPr>
        <w:fldChar w:fldCharType="end"/>
      </w:r>
      <w:bookmarkEnd w:id="3201"/>
      <w:r>
        <w:t xml:space="preserve">: MNI coordinates in mm and cortical structure showing greater neuronal source activity for experts than novices during SC trials. </w:t>
      </w:r>
    </w:p>
    <w:tbl>
      <w:tblPr>
        <w:tblW w:w="72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6"/>
        <w:gridCol w:w="1046"/>
        <w:gridCol w:w="1031"/>
        <w:gridCol w:w="1646"/>
        <w:gridCol w:w="2452"/>
      </w:tblGrid>
      <w:tr w:rsidR="006E4663" w14:paraId="77DE6842" w14:textId="77777777" w:rsidTr="0033315F">
        <w:trPr>
          <w:trHeight w:val="300"/>
        </w:trPr>
        <w:tc>
          <w:tcPr>
            <w:tcW w:w="72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81E296" w14:textId="77777777" w:rsidR="006E4663" w:rsidRDefault="006E4663" w:rsidP="0033315F">
            <w:pPr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>Response-Locked</w:t>
            </w:r>
          </w:p>
        </w:tc>
      </w:tr>
      <w:tr w:rsidR="006E4663" w14:paraId="3D69E968" w14:textId="77777777" w:rsidTr="0033315F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52AF07" w14:textId="77777777" w:rsidR="006E4663" w:rsidRDefault="006E4663" w:rsidP="0033315F">
            <w:pPr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X(MN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116D8B" w14:textId="77777777" w:rsidR="006E4663" w:rsidRDefault="006E4663" w:rsidP="0033315F">
            <w:pPr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Y(MN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A44AB5" w14:textId="77777777" w:rsidR="006E4663" w:rsidRDefault="006E4663" w:rsidP="0033315F">
            <w:pPr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Z(MNI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D2DA18" w14:textId="77777777" w:rsidR="006E4663" w:rsidRDefault="006E4663" w:rsidP="0033315F">
            <w:pPr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Voxel t-value 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05AA7A" w14:textId="77777777" w:rsidR="006E4663" w:rsidRDefault="006E4663" w:rsidP="0033315F">
            <w:pPr>
              <w:rPr>
                <w:rFonts w:ascii="Times New Roman" w:eastAsia="Times New Roman" w:hAnsi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</w:rPr>
              <w:t xml:space="preserve"> Structure</w:t>
            </w:r>
          </w:p>
        </w:tc>
      </w:tr>
      <w:tr w:rsidR="006E4663" w14:paraId="11852B11" w14:textId="77777777" w:rsidTr="0033315F">
        <w:trPr>
          <w:trHeight w:val="32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2C0184" w14:textId="77777777" w:rsidR="006E4663" w:rsidRDefault="006E4663" w:rsidP="0033315F">
            <w:pPr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2EA69" w14:textId="77777777" w:rsidR="006E4663" w:rsidRDefault="006E4663" w:rsidP="0033315F">
            <w:pPr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-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27A699" w14:textId="77777777" w:rsidR="006E4663" w:rsidRDefault="006E4663" w:rsidP="0033315F">
            <w:pPr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2EF701" w14:textId="77777777" w:rsidR="006E4663" w:rsidRDefault="006E4663" w:rsidP="0033315F">
            <w:pPr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>2.3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C6966A" w14:textId="77777777" w:rsidR="006E4663" w:rsidRDefault="006E4663" w:rsidP="0033315F">
            <w:pPr>
              <w:rPr>
                <w:rFonts w:ascii="Times New Roman" w:eastAsia="Times New Roman" w:hAnsi="Times New Roman"/>
                <w:color w:val="000000"/>
              </w:rPr>
            </w:pPr>
            <w:r>
              <w:rPr>
                <w:rFonts w:ascii="Times New Roman" w:eastAsia="Times New Roman" w:hAnsi="Times New Roman"/>
                <w:color w:val="000000"/>
              </w:rPr>
              <w:t xml:space="preserve"> Supramarginal Gyrus</w:t>
            </w:r>
          </w:p>
        </w:tc>
      </w:tr>
    </w:tbl>
    <w:p w14:paraId="3CD1D463" w14:textId="77777777" w:rsidR="006E4663" w:rsidRPr="00441AD7" w:rsidRDefault="006E4663" w:rsidP="006E4663">
      <w:pPr>
        <w:spacing w:line="480" w:lineRule="auto"/>
      </w:pPr>
      <w:r>
        <w:t xml:space="preserve"> Voxel t-value (applied to log f-ratio, independent groups t-test) is for p &lt; 0.05 and the result of correcting for multiple comparisons using statistical non-parametric mapping.</w:t>
      </w:r>
      <w:r>
        <w:fldChar w:fldCharType="begin"/>
      </w:r>
      <w:r>
        <w:instrText xml:space="preserve"> ADDIN </w:instrText>
      </w:r>
      <w:r>
        <w:fldChar w:fldCharType="end"/>
      </w:r>
      <w:r>
        <w:fldChar w:fldCharType="begin"/>
      </w:r>
      <w:r>
        <w:instrText xml:space="preserve"> ADDIN </w:instrText>
      </w:r>
      <w:r>
        <w:fldChar w:fldCharType="end"/>
      </w:r>
    </w:p>
    <w:p w14:paraId="58CDB00E" w14:textId="77777777" w:rsidR="00BE783E" w:rsidRDefault="00BE783E"/>
    <w:sectPr w:rsidR="00BE783E" w:rsidSect="00355880">
      <w:headerReference w:type="default" r:id="rId7"/>
      <w:footerReference w:type="even" r:id="rId8"/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C0809F4" w14:textId="77777777" w:rsidR="0033315F" w:rsidRDefault="0033315F">
      <w:r>
        <w:separator/>
      </w:r>
    </w:p>
  </w:endnote>
  <w:endnote w:type="continuationSeparator" w:id="0">
    <w:p w14:paraId="118B6082" w14:textId="77777777" w:rsidR="0033315F" w:rsidRDefault="003331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8D047B" w14:textId="77777777" w:rsidR="0033315F" w:rsidRDefault="0033315F" w:rsidP="0033315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8F1EB6D" w14:textId="77777777" w:rsidR="0033315F" w:rsidRDefault="0033315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1FC4F84" w14:textId="77777777" w:rsidR="0033315F" w:rsidRDefault="0033315F" w:rsidP="0033315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65366">
      <w:rPr>
        <w:rStyle w:val="PageNumber"/>
        <w:noProof/>
      </w:rPr>
      <w:t>1</w:t>
    </w:r>
    <w:r>
      <w:rPr>
        <w:rStyle w:val="PageNumber"/>
      </w:rPr>
      <w:fldChar w:fldCharType="end"/>
    </w:r>
  </w:p>
  <w:p w14:paraId="4783230A" w14:textId="77777777" w:rsidR="0033315F" w:rsidRDefault="0033315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7257C5" w14:textId="77777777" w:rsidR="0033315F" w:rsidRDefault="0033315F">
      <w:r>
        <w:separator/>
      </w:r>
    </w:p>
  </w:footnote>
  <w:footnote w:type="continuationSeparator" w:id="0">
    <w:p w14:paraId="13FE08D3" w14:textId="77777777" w:rsidR="0033315F" w:rsidRDefault="0033315F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E7FDF9" w14:textId="77777777" w:rsidR="0033315F" w:rsidRDefault="0033315F">
    <w:pPr>
      <w:pStyle w:val="Header"/>
    </w:pPr>
    <w:r>
      <w:t>Corresponding author: Jason Sherwin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4663"/>
    <w:rsid w:val="00197EED"/>
    <w:rsid w:val="001C0F74"/>
    <w:rsid w:val="0033315F"/>
    <w:rsid w:val="00355880"/>
    <w:rsid w:val="004926EC"/>
    <w:rsid w:val="005062B0"/>
    <w:rsid w:val="005839A3"/>
    <w:rsid w:val="006E4663"/>
    <w:rsid w:val="00730600"/>
    <w:rsid w:val="00847C3F"/>
    <w:rsid w:val="00A20113"/>
    <w:rsid w:val="00B207BF"/>
    <w:rsid w:val="00B81BD0"/>
    <w:rsid w:val="00BE783E"/>
    <w:rsid w:val="00E653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DCC94D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4663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rsid w:val="006E466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4663"/>
    <w:rPr>
      <w:rFonts w:ascii="Cambria" w:eastAsia="MS Mincho" w:hAnsi="Cambria" w:cs="Times New Roman"/>
      <w:lang w:eastAsia="ja-JP"/>
    </w:rPr>
  </w:style>
  <w:style w:type="character" w:styleId="CommentReference">
    <w:name w:val="annotation reference"/>
    <w:basedOn w:val="DefaultParagraphFont"/>
    <w:uiPriority w:val="99"/>
    <w:semiHidden/>
    <w:rsid w:val="006E4663"/>
    <w:rPr>
      <w:rFonts w:cs="Times New Roman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rsid w:val="006E46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4663"/>
    <w:rPr>
      <w:rFonts w:ascii="Lucida Grande" w:eastAsia="MS Mincho" w:hAnsi="Lucida Grande" w:cs="Lucida Grande"/>
      <w:sz w:val="18"/>
      <w:szCs w:val="18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E466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4663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styleId="Revision">
    <w:name w:val="Revision"/>
    <w:hidden/>
    <w:uiPriority w:val="99"/>
    <w:semiHidden/>
    <w:rsid w:val="006E4663"/>
    <w:rPr>
      <w:rFonts w:ascii="Cambria" w:eastAsia="MS Mincho" w:hAnsi="Cambria" w:cs="Times New Roman"/>
      <w:lang w:eastAsia="ja-JP"/>
    </w:rPr>
  </w:style>
  <w:style w:type="character" w:styleId="Hyperlink">
    <w:name w:val="Hyperlink"/>
    <w:basedOn w:val="DefaultParagraphFont"/>
    <w:uiPriority w:val="99"/>
    <w:rsid w:val="006E4663"/>
    <w:rPr>
      <w:rFonts w:cs="Times New Roman"/>
      <w:color w:val="0000FF"/>
      <w:u w:val="single"/>
    </w:rPr>
  </w:style>
  <w:style w:type="paragraph" w:styleId="Caption">
    <w:name w:val="caption"/>
    <w:basedOn w:val="Normal"/>
    <w:next w:val="Normal"/>
    <w:uiPriority w:val="99"/>
    <w:qFormat/>
    <w:rsid w:val="006E4663"/>
    <w:pPr>
      <w:spacing w:after="200"/>
    </w:pPr>
    <w:rPr>
      <w:b/>
      <w:bCs/>
      <w:color w:val="4F81BD"/>
      <w:sz w:val="18"/>
      <w:szCs w:val="18"/>
    </w:rPr>
  </w:style>
  <w:style w:type="paragraph" w:styleId="NormalWeb">
    <w:name w:val="Normal (Web)"/>
    <w:basedOn w:val="Normal"/>
    <w:uiPriority w:val="99"/>
    <w:rsid w:val="006E4663"/>
    <w:pPr>
      <w:spacing w:beforeLines="1" w:afterLines="1"/>
    </w:pPr>
    <w:rPr>
      <w:rFonts w:ascii="Times" w:hAnsi="Times"/>
      <w:sz w:val="20"/>
      <w:szCs w:val="20"/>
      <w:lang w:eastAsia="en-US"/>
    </w:rPr>
  </w:style>
  <w:style w:type="paragraph" w:customStyle="1" w:styleId="oa1">
    <w:name w:val="oa1"/>
    <w:basedOn w:val="Normal"/>
    <w:rsid w:val="006E4663"/>
    <w:pP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2">
    <w:name w:val="oa2"/>
    <w:basedOn w:val="Normal"/>
    <w:rsid w:val="006E4663"/>
    <w:pPr>
      <w:spacing w:beforeLines="1" w:afterLines="1"/>
      <w:textAlignment w:val="top"/>
    </w:pPr>
    <w:rPr>
      <w:rFonts w:ascii="Times" w:hAnsi="Times"/>
      <w:sz w:val="20"/>
      <w:szCs w:val="20"/>
      <w:lang w:eastAsia="en-US"/>
    </w:rPr>
  </w:style>
  <w:style w:type="paragraph" w:customStyle="1" w:styleId="oa3">
    <w:name w:val="oa3"/>
    <w:basedOn w:val="Normal"/>
    <w:rsid w:val="006E4663"/>
    <w:pPr>
      <w:pBdr>
        <w:bottom w:val="double" w:sz="6" w:space="0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4">
    <w:name w:val="oa4"/>
    <w:basedOn w:val="Normal"/>
    <w:rsid w:val="006E4663"/>
    <w:pPr>
      <w:pBdr>
        <w:top w:val="double" w:sz="6" w:space="1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5">
    <w:name w:val="oa5"/>
    <w:basedOn w:val="Normal"/>
    <w:rsid w:val="006E4663"/>
    <w:pPr>
      <w:pBdr>
        <w:bottom w:val="single" w:sz="4" w:space="0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6">
    <w:name w:val="oa6"/>
    <w:basedOn w:val="Normal"/>
    <w:rsid w:val="006E4663"/>
    <w:pPr>
      <w:pBdr>
        <w:top w:val="single" w:sz="4" w:space="1" w:color="000000"/>
        <w:left w:val="single" w:sz="4" w:space="1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7">
    <w:name w:val="oa7"/>
    <w:basedOn w:val="Normal"/>
    <w:rsid w:val="006E4663"/>
    <w:pPr>
      <w:pBdr>
        <w:top w:val="single" w:sz="4" w:space="1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character" w:styleId="Strong">
    <w:name w:val="Strong"/>
    <w:basedOn w:val="DefaultParagraphFont"/>
    <w:uiPriority w:val="22"/>
    <w:qFormat/>
    <w:rsid w:val="006E4663"/>
    <w:rPr>
      <w:b/>
      <w:bCs/>
    </w:rPr>
  </w:style>
  <w:style w:type="paragraph" w:customStyle="1" w:styleId="Default">
    <w:name w:val="Default"/>
    <w:rsid w:val="006E4663"/>
    <w:pPr>
      <w:autoSpaceDE w:val="0"/>
      <w:autoSpaceDN w:val="0"/>
      <w:adjustRightInd w:val="0"/>
    </w:pPr>
    <w:rPr>
      <w:rFonts w:ascii="Times New Roman" w:eastAsia="MS Mincho" w:hAnsi="Times New Roman" w:cs="Times New Roman"/>
      <w:color w:val="000000"/>
    </w:rPr>
  </w:style>
  <w:style w:type="paragraph" w:styleId="Bibliography">
    <w:name w:val="Bibliography"/>
    <w:basedOn w:val="Normal"/>
    <w:next w:val="Normal"/>
    <w:uiPriority w:val="37"/>
    <w:unhideWhenUsed/>
    <w:rsid w:val="006E4663"/>
    <w:pPr>
      <w:spacing w:line="480" w:lineRule="auto"/>
      <w:ind w:left="720" w:hanging="720"/>
    </w:pPr>
  </w:style>
  <w:style w:type="table" w:styleId="TableGrid">
    <w:name w:val="Table Grid"/>
    <w:basedOn w:val="TableNormal"/>
    <w:rsid w:val="006E4663"/>
    <w:rPr>
      <w:rFonts w:ascii="Cambria" w:eastAsia="MS Mincho" w:hAnsi="Cambria" w:cs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6E4663"/>
    <w:pPr>
      <w:jc w:val="center"/>
    </w:pPr>
  </w:style>
  <w:style w:type="paragraph" w:customStyle="1" w:styleId="EndNoteBibliography">
    <w:name w:val="EndNote Bibliography"/>
    <w:basedOn w:val="Normal"/>
    <w:rsid w:val="006E4663"/>
  </w:style>
  <w:style w:type="paragraph" w:styleId="Footer">
    <w:name w:val="footer"/>
    <w:basedOn w:val="Normal"/>
    <w:link w:val="FooterChar"/>
    <w:rsid w:val="006E466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6E4663"/>
    <w:rPr>
      <w:rFonts w:ascii="Cambria" w:eastAsia="MS Mincho" w:hAnsi="Cambria" w:cs="Times New Roman"/>
      <w:lang w:eastAsia="ja-JP"/>
    </w:rPr>
  </w:style>
  <w:style w:type="character" w:styleId="PageNumber">
    <w:name w:val="page number"/>
    <w:basedOn w:val="DefaultParagraphFont"/>
    <w:rsid w:val="006E4663"/>
  </w:style>
  <w:style w:type="paragraph" w:styleId="Header">
    <w:name w:val="header"/>
    <w:basedOn w:val="Normal"/>
    <w:link w:val="HeaderChar"/>
    <w:rsid w:val="006E466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6E4663"/>
    <w:rPr>
      <w:rFonts w:ascii="Cambria" w:eastAsia="MS Mincho" w:hAnsi="Cambria" w:cs="Times New Roman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1C0F74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4663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rsid w:val="006E466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4663"/>
    <w:rPr>
      <w:rFonts w:ascii="Cambria" w:eastAsia="MS Mincho" w:hAnsi="Cambria" w:cs="Times New Roman"/>
      <w:lang w:eastAsia="ja-JP"/>
    </w:rPr>
  </w:style>
  <w:style w:type="character" w:styleId="CommentReference">
    <w:name w:val="annotation reference"/>
    <w:basedOn w:val="DefaultParagraphFont"/>
    <w:uiPriority w:val="99"/>
    <w:semiHidden/>
    <w:rsid w:val="006E4663"/>
    <w:rPr>
      <w:rFonts w:cs="Times New Roman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rsid w:val="006E46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4663"/>
    <w:rPr>
      <w:rFonts w:ascii="Lucida Grande" w:eastAsia="MS Mincho" w:hAnsi="Lucida Grande" w:cs="Lucida Grande"/>
      <w:sz w:val="18"/>
      <w:szCs w:val="18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E466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4663"/>
    <w:rPr>
      <w:rFonts w:ascii="Cambria" w:eastAsia="MS Mincho" w:hAnsi="Cambria" w:cs="Times New Roman"/>
      <w:b/>
      <w:bCs/>
      <w:sz w:val="20"/>
      <w:szCs w:val="20"/>
      <w:lang w:eastAsia="ja-JP"/>
    </w:rPr>
  </w:style>
  <w:style w:type="paragraph" w:styleId="Revision">
    <w:name w:val="Revision"/>
    <w:hidden/>
    <w:uiPriority w:val="99"/>
    <w:semiHidden/>
    <w:rsid w:val="006E4663"/>
    <w:rPr>
      <w:rFonts w:ascii="Cambria" w:eastAsia="MS Mincho" w:hAnsi="Cambria" w:cs="Times New Roman"/>
      <w:lang w:eastAsia="ja-JP"/>
    </w:rPr>
  </w:style>
  <w:style w:type="character" w:styleId="Hyperlink">
    <w:name w:val="Hyperlink"/>
    <w:basedOn w:val="DefaultParagraphFont"/>
    <w:uiPriority w:val="99"/>
    <w:rsid w:val="006E4663"/>
    <w:rPr>
      <w:rFonts w:cs="Times New Roman"/>
      <w:color w:val="0000FF"/>
      <w:u w:val="single"/>
    </w:rPr>
  </w:style>
  <w:style w:type="paragraph" w:styleId="Caption">
    <w:name w:val="caption"/>
    <w:basedOn w:val="Normal"/>
    <w:next w:val="Normal"/>
    <w:uiPriority w:val="99"/>
    <w:qFormat/>
    <w:rsid w:val="006E4663"/>
    <w:pPr>
      <w:spacing w:after="200"/>
    </w:pPr>
    <w:rPr>
      <w:b/>
      <w:bCs/>
      <w:color w:val="4F81BD"/>
      <w:sz w:val="18"/>
      <w:szCs w:val="18"/>
    </w:rPr>
  </w:style>
  <w:style w:type="paragraph" w:styleId="NormalWeb">
    <w:name w:val="Normal (Web)"/>
    <w:basedOn w:val="Normal"/>
    <w:uiPriority w:val="99"/>
    <w:rsid w:val="006E4663"/>
    <w:pPr>
      <w:spacing w:beforeLines="1" w:afterLines="1"/>
    </w:pPr>
    <w:rPr>
      <w:rFonts w:ascii="Times" w:hAnsi="Times"/>
      <w:sz w:val="20"/>
      <w:szCs w:val="20"/>
      <w:lang w:eastAsia="en-US"/>
    </w:rPr>
  </w:style>
  <w:style w:type="paragraph" w:customStyle="1" w:styleId="oa1">
    <w:name w:val="oa1"/>
    <w:basedOn w:val="Normal"/>
    <w:rsid w:val="006E4663"/>
    <w:pP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2">
    <w:name w:val="oa2"/>
    <w:basedOn w:val="Normal"/>
    <w:rsid w:val="006E4663"/>
    <w:pPr>
      <w:spacing w:beforeLines="1" w:afterLines="1"/>
      <w:textAlignment w:val="top"/>
    </w:pPr>
    <w:rPr>
      <w:rFonts w:ascii="Times" w:hAnsi="Times"/>
      <w:sz w:val="20"/>
      <w:szCs w:val="20"/>
      <w:lang w:eastAsia="en-US"/>
    </w:rPr>
  </w:style>
  <w:style w:type="paragraph" w:customStyle="1" w:styleId="oa3">
    <w:name w:val="oa3"/>
    <w:basedOn w:val="Normal"/>
    <w:rsid w:val="006E4663"/>
    <w:pPr>
      <w:pBdr>
        <w:bottom w:val="double" w:sz="6" w:space="0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4">
    <w:name w:val="oa4"/>
    <w:basedOn w:val="Normal"/>
    <w:rsid w:val="006E4663"/>
    <w:pPr>
      <w:pBdr>
        <w:top w:val="double" w:sz="6" w:space="1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5">
    <w:name w:val="oa5"/>
    <w:basedOn w:val="Normal"/>
    <w:rsid w:val="006E4663"/>
    <w:pPr>
      <w:pBdr>
        <w:bottom w:val="single" w:sz="4" w:space="0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6">
    <w:name w:val="oa6"/>
    <w:basedOn w:val="Normal"/>
    <w:rsid w:val="006E4663"/>
    <w:pPr>
      <w:pBdr>
        <w:top w:val="single" w:sz="4" w:space="1" w:color="000000"/>
        <w:left w:val="single" w:sz="4" w:space="1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paragraph" w:customStyle="1" w:styleId="oa7">
    <w:name w:val="oa7"/>
    <w:basedOn w:val="Normal"/>
    <w:rsid w:val="006E4663"/>
    <w:pPr>
      <w:pBdr>
        <w:top w:val="single" w:sz="4" w:space="1" w:color="000000"/>
      </w:pBdr>
      <w:spacing w:beforeLines="1" w:afterLines="1"/>
      <w:jc w:val="center"/>
      <w:textAlignment w:val="center"/>
    </w:pPr>
    <w:rPr>
      <w:rFonts w:ascii="Times" w:hAnsi="Times"/>
      <w:sz w:val="20"/>
      <w:szCs w:val="20"/>
      <w:lang w:eastAsia="en-US"/>
    </w:rPr>
  </w:style>
  <w:style w:type="character" w:styleId="Strong">
    <w:name w:val="Strong"/>
    <w:basedOn w:val="DefaultParagraphFont"/>
    <w:uiPriority w:val="22"/>
    <w:qFormat/>
    <w:rsid w:val="006E4663"/>
    <w:rPr>
      <w:b/>
      <w:bCs/>
    </w:rPr>
  </w:style>
  <w:style w:type="paragraph" w:customStyle="1" w:styleId="Default">
    <w:name w:val="Default"/>
    <w:rsid w:val="006E4663"/>
    <w:pPr>
      <w:autoSpaceDE w:val="0"/>
      <w:autoSpaceDN w:val="0"/>
      <w:adjustRightInd w:val="0"/>
    </w:pPr>
    <w:rPr>
      <w:rFonts w:ascii="Times New Roman" w:eastAsia="MS Mincho" w:hAnsi="Times New Roman" w:cs="Times New Roman"/>
      <w:color w:val="000000"/>
    </w:rPr>
  </w:style>
  <w:style w:type="paragraph" w:styleId="Bibliography">
    <w:name w:val="Bibliography"/>
    <w:basedOn w:val="Normal"/>
    <w:next w:val="Normal"/>
    <w:uiPriority w:val="37"/>
    <w:unhideWhenUsed/>
    <w:rsid w:val="006E4663"/>
    <w:pPr>
      <w:spacing w:line="480" w:lineRule="auto"/>
      <w:ind w:left="720" w:hanging="720"/>
    </w:pPr>
  </w:style>
  <w:style w:type="table" w:styleId="TableGrid">
    <w:name w:val="Table Grid"/>
    <w:basedOn w:val="TableNormal"/>
    <w:rsid w:val="006E4663"/>
    <w:rPr>
      <w:rFonts w:ascii="Cambria" w:eastAsia="MS Mincho" w:hAnsi="Cambria" w:cs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6E4663"/>
    <w:pPr>
      <w:jc w:val="center"/>
    </w:pPr>
  </w:style>
  <w:style w:type="paragraph" w:customStyle="1" w:styleId="EndNoteBibliography">
    <w:name w:val="EndNote Bibliography"/>
    <w:basedOn w:val="Normal"/>
    <w:rsid w:val="006E4663"/>
  </w:style>
  <w:style w:type="paragraph" w:styleId="Footer">
    <w:name w:val="footer"/>
    <w:basedOn w:val="Normal"/>
    <w:link w:val="FooterChar"/>
    <w:rsid w:val="006E466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6E4663"/>
    <w:rPr>
      <w:rFonts w:ascii="Cambria" w:eastAsia="MS Mincho" w:hAnsi="Cambria" w:cs="Times New Roman"/>
      <w:lang w:eastAsia="ja-JP"/>
    </w:rPr>
  </w:style>
  <w:style w:type="character" w:styleId="PageNumber">
    <w:name w:val="page number"/>
    <w:basedOn w:val="DefaultParagraphFont"/>
    <w:rsid w:val="006E4663"/>
  </w:style>
  <w:style w:type="paragraph" w:styleId="Header">
    <w:name w:val="header"/>
    <w:basedOn w:val="Normal"/>
    <w:link w:val="HeaderChar"/>
    <w:rsid w:val="006E466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6E4663"/>
    <w:rPr>
      <w:rFonts w:ascii="Cambria" w:eastAsia="MS Mincho" w:hAnsi="Cambria" w:cs="Times New Roman"/>
      <w:lang w:eastAsia="ja-JP"/>
    </w:rPr>
  </w:style>
  <w:style w:type="character" w:styleId="LineNumber">
    <w:name w:val="line number"/>
    <w:basedOn w:val="DefaultParagraphFont"/>
    <w:uiPriority w:val="99"/>
    <w:semiHidden/>
    <w:unhideWhenUsed/>
    <w:rsid w:val="001C0F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209</Words>
  <Characters>12596</Characters>
  <Application>Microsoft Macintosh Word</Application>
  <DocSecurity>0</DocSecurity>
  <Lines>104</Lines>
  <Paragraphs>29</Paragraphs>
  <ScaleCrop>false</ScaleCrop>
  <Company/>
  <LinksUpToDate>false</LinksUpToDate>
  <CharactersWithSpaces>14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herwin</dc:creator>
  <cp:keywords/>
  <dc:description/>
  <cp:lastModifiedBy>Jason Sherwin</cp:lastModifiedBy>
  <cp:revision>2</cp:revision>
  <dcterms:created xsi:type="dcterms:W3CDTF">2014-12-22T20:34:00Z</dcterms:created>
  <dcterms:modified xsi:type="dcterms:W3CDTF">2014-12-22T20:34:00Z</dcterms:modified>
</cp:coreProperties>
</file>